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proofErr w:type="spellStart"/>
      <w:r w:rsidR="00394DEE">
        <w:rPr>
          <w:szCs w:val="22"/>
        </w:rPr>
        <w:t>Vasquez</w:t>
      </w:r>
      <w:proofErr w:type="spellEnd"/>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p w14:paraId="214B9085" w14:textId="77777777" w:rsidR="004F2186" w:rsidRPr="00425249" w:rsidRDefault="004F2186" w:rsidP="004F2186">
      <w:pPr>
        <w:pStyle w:val="Prrafodelista"/>
        <w:jc w:val="center"/>
        <w:rPr>
          <w:b/>
        </w:rPr>
      </w:pPr>
    </w:p>
    <w:p w14:paraId="6AF400DA" w14:textId="6134E57C" w:rsidR="004F2186" w:rsidRPr="00951361" w:rsidRDefault="004F2186" w:rsidP="004F2186">
      <w:pPr>
        <w:pStyle w:val="Prrafodelista"/>
      </w:pPr>
      <w:r>
        <w:rPr>
          <w:b/>
        </w:rPr>
        <w:t>*</w:t>
      </w:r>
      <w:r w:rsidRPr="00425249">
        <w:rPr>
          <w:b/>
        </w:rPr>
        <w:t>Descripción:</w:t>
      </w:r>
      <w:r>
        <w:t xml:space="preserve"> debe incluir en sus preliminares, dentro del mismo </w:t>
      </w:r>
      <w:proofErr w:type="spellStart"/>
      <w:r>
        <w:t>pdf</w:t>
      </w:r>
      <w:proofErr w:type="spellEnd"/>
      <w:r>
        <w:t>, tanto en inglés como en español, el título, el resumen y las palabras clave.</w:t>
      </w:r>
    </w:p>
    <w:bookmarkEnd w:id="10"/>
    <w:p w14:paraId="55C2D767" w14:textId="77777777" w:rsidR="004F3DF0" w:rsidRPr="004F3DF0" w:rsidRDefault="004F3DF0" w:rsidP="004F3DF0">
      <w:pPr>
        <w:pStyle w:val="Prrafodelista"/>
        <w:rPr>
          <w:b/>
        </w:rPr>
      </w:pPr>
    </w:p>
    <w:p w14:paraId="61FB4909" w14:textId="25258BE9" w:rsidR="00A525D1" w:rsidRDefault="000C54BE" w:rsidP="00C604C3">
      <w:pPr>
        <w:pStyle w:val="Prrafodelista"/>
      </w:pPr>
      <w:r>
        <w:t>E</w:t>
      </w:r>
      <w:r w:rsidR="00A525D1" w:rsidRPr="00DC6BC9">
        <w:t>l resume</w:t>
      </w:r>
      <w:r w:rsidR="00610604">
        <w:t>n es una presentación abreviada</w:t>
      </w:r>
      <w:r w:rsidR="00A525D1" w:rsidRPr="00150185">
        <w:t xml:space="preserve">. </w:t>
      </w:r>
      <w:r w:rsidR="00C604C3" w:rsidRPr="00150185">
        <w:t xml:space="preserve">Se debe usar una extensión máxima de </w:t>
      </w:r>
      <w:r w:rsidR="00041885" w:rsidRPr="00150185">
        <w:t>250 palabras</w:t>
      </w:r>
      <w:r w:rsidR="00BC2C6D" w:rsidRPr="00150185">
        <w:t>.</w:t>
      </w:r>
      <w:r w:rsidR="00C604C3" w:rsidRPr="00150185">
        <w:t xml:space="preserve"> </w:t>
      </w:r>
      <w:r w:rsidR="00A525D1" w:rsidRPr="00150185">
        <w:t xml:space="preserve">Se recomienda que este resumen sea analítico, es decir, que sea completo, con </w:t>
      </w:r>
      <w:r w:rsidR="00A525D1" w:rsidRPr="00DC6BC9">
        <w:t xml:space="preserve">información cuantitativa y cualitativa, generalmente </w:t>
      </w:r>
      <w:r w:rsidR="00401E41">
        <w:t>incluyendo</w:t>
      </w:r>
      <w:r w:rsidR="00A525D1" w:rsidRPr="00DC6BC9">
        <w:t xml:space="preserve"> los siguientes a</w:t>
      </w:r>
      <w:r w:rsidR="00401E41">
        <w:t>specto</w:t>
      </w:r>
      <w:r w:rsidR="00A525D1" w:rsidRPr="00DC6BC9">
        <w:t>s: objetivos, diseño, lugar y circunstancias, pacientes (u objetivo del estudio), intervención, mediciones y principales resultados, y conclusiones. Al final del resumen se deben usar palabras claves tomadas del texto, las cuales permiten la recuperación de la información</w:t>
      </w:r>
      <w:r w:rsidR="00C604C3">
        <w:t>.</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2A5A99">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2A5A99">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2A5A99">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2A5A99">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2A5A99">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2A5A99">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2A5A99">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2A5A99">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2A5A99">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2A5A99">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2A5A99">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2A5A99">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2A5A99">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2A5A99">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2A5A99">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2A5A99">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2A5A99">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2A5A99">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2A5A99">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2A5A99">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2A5A99">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2A5A99"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2A5A99"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2A5A99"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7469D025" w14:textId="669BAA02" w:rsidR="00D75B0B" w:rsidRDefault="00D75B0B" w:rsidP="004D6123">
      <w:pPr>
        <w:pStyle w:val="Ttulo2"/>
        <w:rPr>
          <w:lang w:val="es-ES" w:eastAsia="es-ES"/>
        </w:rPr>
      </w:pPr>
      <w:r>
        <w:rPr>
          <w:lang w:val="es-ES" w:eastAsia="es-ES"/>
        </w:rPr>
        <w:t>Sistemas de recolección de residuos</w:t>
      </w:r>
    </w:p>
    <w:p w14:paraId="3BF9C09E" w14:textId="060D2A79" w:rsidR="00E96F65" w:rsidRPr="00E96F65" w:rsidRDefault="00E96F65" w:rsidP="00E96F65">
      <w:pPr>
        <w:rPr>
          <w:lang w:val="es-ES" w:eastAsia="es-ES"/>
        </w:rPr>
      </w:pPr>
      <w:r>
        <w:rPr>
          <w:lang w:val="es-ES" w:eastAsia="es-ES"/>
        </w:rPr>
        <w:t xml:space="preserve">Estrategia de recolección de residuos en </w:t>
      </w:r>
      <w:r w:rsidR="007E2EBB">
        <w:rPr>
          <w:lang w:val="es-ES" w:eastAsia="es-ES"/>
        </w:rPr>
        <w:t>Bogotá</w:t>
      </w:r>
      <w:r>
        <w:rPr>
          <w:lang w:val="es-ES" w:eastAsia="es-ES"/>
        </w:rPr>
        <w:t>.</w:t>
      </w:r>
    </w:p>
    <w:p w14:paraId="4E17CBD7" w14:textId="6419B042" w:rsidR="00D75B0B" w:rsidRDefault="00255802" w:rsidP="004D6123">
      <w:pPr>
        <w:pStyle w:val="Ttulo2"/>
        <w:rPr>
          <w:lang w:val="es-ES" w:eastAsia="es-ES"/>
        </w:rPr>
      </w:pPr>
      <w:r>
        <w:rPr>
          <w:lang w:val="es-ES" w:eastAsia="es-ES"/>
        </w:rPr>
        <w:t>Desarrollo Sostenible</w:t>
      </w:r>
    </w:p>
    <w:p w14:paraId="73802F3E" w14:textId="737D513C"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de los recursos del planeta de manera que logremos satisfacer nuestras necesidades como especie y convivir con las demás </w:t>
      </w:r>
      <w:r w:rsidR="00623E86">
        <w:rPr>
          <w:lang w:val="es-ES" w:eastAsia="es-ES"/>
        </w:rPr>
        <w:t>especies.</w:t>
      </w:r>
      <w:r>
        <w:rPr>
          <w:lang w:val="es-ES" w:eastAsia="es-ES"/>
        </w:rPr>
        <w:t xml:space="preserve"> </w:t>
      </w:r>
      <w:r w:rsidR="00623E86">
        <w:rPr>
          <w:lang w:val="es-ES" w:eastAsia="es-ES"/>
        </w:rPr>
        <w:t>Además</w:t>
      </w:r>
      <w:r>
        <w:rPr>
          <w:lang w:val="es-ES" w:eastAsia="es-ES"/>
        </w:rPr>
        <w:t xml:space="preserve"> de generar </w:t>
      </w:r>
      <w:r w:rsidR="00623E86">
        <w:rPr>
          <w:lang w:val="es-ES" w:eastAsia="es-ES"/>
        </w:rPr>
        <w:t xml:space="preserve">comportamientos de explotación sostenibles para que podamos hacer uso de estos recursos con misma velocidad con el que el planeta los produce y no a una velocidad mayor, que generando condiciones de crisis por desabastecimiento y pobreza. </w:t>
      </w:r>
    </w:p>
    <w:p w14:paraId="21123076" w14:textId="7777777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rados por las actividades humano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7E2EBB">
        <w:rPr>
          <w:lang w:val="es-ES" w:eastAsia="es-ES"/>
        </w:rPr>
        <w:t>aspectos</w:t>
      </w:r>
      <w:r>
        <w:rPr>
          <w:lang w:val="es-ES" w:eastAsia="es-ES"/>
        </w:rPr>
        <w:t xml:space="preserve"> </w:t>
      </w:r>
      <w:r w:rsidR="007E2EBB">
        <w:rPr>
          <w:lang w:val="es-ES" w:eastAsia="es-ES"/>
        </w:rPr>
        <w:t>a resolve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4A8BFF5E" w:rsidR="007E2EBB" w:rsidRDefault="007E2EBB" w:rsidP="007E2EBB">
      <w:pPr>
        <w:pStyle w:val="Ttulo2"/>
        <w:rPr>
          <w:lang w:val="es-ES" w:eastAsia="es-ES"/>
        </w:rPr>
      </w:pPr>
      <w:r w:rsidRPr="007E2EBB">
        <w:rPr>
          <w:lang w:val="es-ES" w:eastAsia="es-ES"/>
        </w:rPr>
        <w:t>Reciclaje</w:t>
      </w:r>
      <w:r>
        <w:rPr>
          <w:lang w:val="es-ES" w:eastAsia="es-ES"/>
        </w:rPr>
        <w:t>.</w:t>
      </w:r>
    </w:p>
    <w:p w14:paraId="1633568C" w14:textId="77777777" w:rsidR="007E2EBB" w:rsidRPr="007E2EBB" w:rsidRDefault="007E2EBB" w:rsidP="007E2EBB">
      <w:pPr>
        <w:rPr>
          <w:lang w:val="es-ES" w:eastAsia="es-ES"/>
        </w:rPr>
      </w:pPr>
    </w:p>
    <w:p w14:paraId="191F736C" w14:textId="34259CDC" w:rsidR="00D75B0B" w:rsidRDefault="007E2EBB" w:rsidP="004D6123">
      <w:pPr>
        <w:pStyle w:val="Ttulo2"/>
        <w:rPr>
          <w:lang w:val="es-ES" w:eastAsia="es-ES"/>
        </w:rPr>
      </w:pPr>
      <w:r>
        <w:rPr>
          <w:lang w:val="es-ES" w:eastAsia="es-ES"/>
        </w:rPr>
        <w:lastRenderedPageBreak/>
        <w:t>Ciudades</w:t>
      </w:r>
      <w:bookmarkStart w:id="36" w:name="_GoBack"/>
      <w:bookmarkEnd w:id="36"/>
      <w:r w:rsidR="00D75B0B">
        <w:rPr>
          <w:lang w:val="es-ES" w:eastAsia="es-ES"/>
        </w:rPr>
        <w:t xml:space="preserve"> inteligentes</w:t>
      </w:r>
    </w:p>
    <w:p w14:paraId="0141E9FD" w14:textId="12EF569C" w:rsidR="00D75B0B" w:rsidRDefault="00D75B0B" w:rsidP="004D6123">
      <w:pPr>
        <w:pStyle w:val="Ttulo2"/>
        <w:rPr>
          <w:lang w:val="es-ES" w:eastAsia="es-ES"/>
        </w:rPr>
      </w:pPr>
      <w:r>
        <w:rPr>
          <w:lang w:val="es-ES" w:eastAsia="es-ES"/>
        </w:rPr>
        <w:t xml:space="preserve">Sistemas </w:t>
      </w:r>
      <w:proofErr w:type="spellStart"/>
      <w:r>
        <w:rPr>
          <w:lang w:val="es-ES" w:eastAsia="es-ES"/>
        </w:rPr>
        <w:t>georeferenciados</w:t>
      </w:r>
      <w:proofErr w:type="spellEnd"/>
    </w:p>
    <w:p w14:paraId="484179ED" w14:textId="383569D5" w:rsidR="00D75B0B" w:rsidRDefault="00D75B0B" w:rsidP="004D6123">
      <w:pPr>
        <w:pStyle w:val="Ttulo2"/>
        <w:rPr>
          <w:lang w:val="es-ES" w:eastAsia="es-ES"/>
        </w:rPr>
      </w:pPr>
      <w:proofErr w:type="spellStart"/>
      <w:r>
        <w:rPr>
          <w:lang w:val="es-ES" w:eastAsia="es-ES"/>
        </w:rPr>
        <w:t>Sitema</w:t>
      </w:r>
      <w:proofErr w:type="spellEnd"/>
      <w:r>
        <w:rPr>
          <w:lang w:val="es-ES" w:eastAsia="es-ES"/>
        </w:rPr>
        <w:t xml:space="preserve"> posicionamiento global GPS</w:t>
      </w:r>
    </w:p>
    <w:p w14:paraId="6AF79C55" w14:textId="3BDF1DE1" w:rsidR="00D75B0B" w:rsidRDefault="00D75B0B" w:rsidP="004D6123">
      <w:pPr>
        <w:pStyle w:val="Ttulo2"/>
        <w:rPr>
          <w:lang w:val="es-ES" w:eastAsia="es-ES"/>
        </w:rPr>
      </w:pPr>
      <w:r>
        <w:rPr>
          <w:lang w:val="es-ES" w:eastAsia="es-ES"/>
        </w:rPr>
        <w:t>Internet de las cosas</w:t>
      </w:r>
    </w:p>
    <w:p w14:paraId="196FE3D8" w14:textId="101A0D64" w:rsidR="00D75B0B" w:rsidRDefault="00D75B0B" w:rsidP="004D6123">
      <w:pPr>
        <w:pStyle w:val="Ttulo2"/>
        <w:rPr>
          <w:lang w:val="es-ES" w:eastAsia="es-ES"/>
        </w:rPr>
      </w:pPr>
      <w:r>
        <w:rPr>
          <w:lang w:val="es-ES" w:eastAsia="es-ES"/>
        </w:rPr>
        <w:t>Software libre</w:t>
      </w:r>
    </w:p>
    <w:p w14:paraId="0ABD029E" w14:textId="23C8926E" w:rsidR="00D75B0B" w:rsidRDefault="00D75B0B" w:rsidP="004D6123">
      <w:pPr>
        <w:pStyle w:val="Ttulo2"/>
        <w:rPr>
          <w:lang w:val="es-ES" w:eastAsia="es-ES"/>
        </w:rPr>
      </w:pPr>
      <w:r>
        <w:rPr>
          <w:lang w:val="es-ES" w:eastAsia="es-ES"/>
        </w:rPr>
        <w:t>Hardware libre</w:t>
      </w:r>
    </w:p>
    <w:p w14:paraId="577D1A27" w14:textId="77777777" w:rsidR="004D6123" w:rsidRDefault="004D6123" w:rsidP="004D6123">
      <w:pPr>
        <w:pStyle w:val="Ttulo2"/>
        <w:rPr>
          <w:lang w:val="es-ES" w:eastAsia="es-ES"/>
        </w:rPr>
      </w:pPr>
      <w:r>
        <w:rPr>
          <w:lang w:val="es-ES" w:eastAsia="es-ES"/>
        </w:rPr>
        <w:t>Sistemas embebidos</w:t>
      </w:r>
    </w:p>
    <w:p w14:paraId="47104D95" w14:textId="2EDC824A" w:rsidR="004D6123" w:rsidRDefault="004D6123" w:rsidP="004D6123">
      <w:pPr>
        <w:pStyle w:val="Ttulo2"/>
        <w:rPr>
          <w:lang w:val="es-ES" w:eastAsia="es-ES"/>
        </w:rPr>
      </w:pPr>
      <w:r>
        <w:rPr>
          <w:lang w:val="es-ES" w:eastAsia="es-ES"/>
        </w:rPr>
        <w:t xml:space="preserve">Sensores </w:t>
      </w:r>
    </w:p>
    <w:p w14:paraId="695CF127" w14:textId="77777777" w:rsidR="00D75B0B" w:rsidRDefault="00D75B0B" w:rsidP="004D6123">
      <w:pPr>
        <w:pStyle w:val="Ttulo2"/>
        <w:rPr>
          <w:lang w:val="es-ES" w:eastAsia="es-ES"/>
        </w:rPr>
      </w:pPr>
      <w:proofErr w:type="spellStart"/>
      <w:proofErr w:type="gramStart"/>
      <w:r>
        <w:rPr>
          <w:lang w:val="es-ES" w:eastAsia="es-ES"/>
        </w:rPr>
        <w:t>comunicacion</w:t>
      </w:r>
      <w:proofErr w:type="spellEnd"/>
      <w:proofErr w:type="gramEnd"/>
    </w:p>
    <w:p w14:paraId="52806C53" w14:textId="49BAE4D1" w:rsidR="00D75B0B" w:rsidRDefault="00D75B0B" w:rsidP="004D6123">
      <w:pPr>
        <w:pStyle w:val="Ttulo2"/>
        <w:rPr>
          <w:lang w:val="es-ES" w:eastAsia="es-ES"/>
        </w:rPr>
      </w:pPr>
      <w:proofErr w:type="gramStart"/>
      <w:r>
        <w:rPr>
          <w:lang w:val="es-ES" w:eastAsia="es-ES"/>
        </w:rPr>
        <w:t>tecnologías</w:t>
      </w:r>
      <w:proofErr w:type="gramEnd"/>
      <w:r>
        <w:rPr>
          <w:lang w:val="es-ES" w:eastAsia="es-ES"/>
        </w:rPr>
        <w:t xml:space="preserve"> inalámbricas RF</w:t>
      </w:r>
    </w:p>
    <w:p w14:paraId="1E6DFBAA" w14:textId="0310E482" w:rsidR="00D75B0B" w:rsidRDefault="00D75B0B" w:rsidP="004D6123">
      <w:pPr>
        <w:pStyle w:val="Ttulo2"/>
        <w:rPr>
          <w:lang w:val="es-ES" w:eastAsia="es-ES"/>
        </w:rPr>
      </w:pPr>
      <w:proofErr w:type="gramStart"/>
      <w:r>
        <w:rPr>
          <w:lang w:val="es-ES" w:eastAsia="es-ES"/>
        </w:rPr>
        <w:t>transmisores</w:t>
      </w:r>
      <w:proofErr w:type="gramEnd"/>
      <w:r>
        <w:rPr>
          <w:lang w:val="es-ES" w:eastAsia="es-ES"/>
        </w:rPr>
        <w:t xml:space="preserve"> y receptores (</w:t>
      </w:r>
      <w:proofErr w:type="spellStart"/>
      <w:r>
        <w:rPr>
          <w:lang w:val="es-ES" w:eastAsia="es-ES"/>
        </w:rPr>
        <w:t>transceivers</w:t>
      </w:r>
      <w:proofErr w:type="spellEnd"/>
      <w:r>
        <w:rPr>
          <w:lang w:val="es-ES" w:eastAsia="es-ES"/>
        </w:rPr>
        <w:t>)</w:t>
      </w:r>
    </w:p>
    <w:p w14:paraId="458CE85C" w14:textId="4598D6C4" w:rsidR="00D75B0B" w:rsidRDefault="00C00966" w:rsidP="004D6123">
      <w:pPr>
        <w:pStyle w:val="Ttulo2"/>
        <w:rPr>
          <w:lang w:val="es-ES" w:eastAsia="es-ES"/>
        </w:rPr>
      </w:pPr>
      <w:proofErr w:type="spellStart"/>
      <w:r>
        <w:rPr>
          <w:lang w:val="es-ES" w:eastAsia="es-ES"/>
        </w:rPr>
        <w:t>LoRa</w:t>
      </w:r>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1"/>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w:lastRenderedPageBreak/>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w:t>
      </w:r>
      <w:proofErr w:type="spellStart"/>
      <w:r>
        <w:rPr>
          <w:rFonts w:eastAsiaTheme="minorEastAsia"/>
        </w:rPr>
        <w:t>ortogonalidad</w:t>
      </w:r>
      <w:proofErr w:type="spellEnd"/>
      <w:r>
        <w:rPr>
          <w:rFonts w:eastAsiaTheme="minorEastAsia"/>
        </w:rPr>
        <w:t xml:space="preserve">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77777777" w:rsidR="006E6B0A" w:rsidRDefault="00614701" w:rsidP="00614701">
      <w:pPr>
        <w:rPr>
          <w:lang w:val="es-ES" w:eastAsia="es-ES"/>
        </w:rPr>
      </w:pPr>
      <w:r>
        <w:rPr>
          <w:lang w:val="es-ES" w:eastAsia="es-ES"/>
        </w:rPr>
        <w:t xml:space="preserve">como ya hemos visto </w:t>
      </w:r>
      <w:proofErr w:type="spellStart"/>
      <w:r w:rsidR="006E6B0A">
        <w:rPr>
          <w:lang w:val="es-ES" w:eastAsia="es-ES"/>
        </w:rPr>
        <w:t>miestras</w:t>
      </w:r>
      <w:proofErr w:type="spellEnd"/>
      <w:r w:rsidR="006E6B0A">
        <w:rPr>
          <w:lang w:val="es-ES" w:eastAsia="es-ES"/>
        </w:rPr>
        <w:t xml:space="preserve">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1190CCEA">
            <wp:extent cx="5561965" cy="4171474"/>
            <wp:effectExtent l="0" t="0" r="635" b="635"/>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1965" cy="4171474"/>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7E506980" w14:textId="77777777" w:rsidR="00FA3BC8" w:rsidRDefault="00FA3BC8" w:rsidP="00614701">
      <w:pPr>
        <w:rPr>
          <w:lang w:val="es-ES" w:eastAsia="es-ES"/>
        </w:rPr>
      </w:pP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lastRenderedPageBreak/>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lastRenderedPageBreak/>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5586C923" w14:textId="77777777" w:rsidR="00FD00BC" w:rsidRPr="00EB0D9F" w:rsidRDefault="00FD00BC" w:rsidP="008C62F5">
      <w:pPr>
        <w:rPr>
          <w:lang w:val="es-ES" w:eastAsia="es-ES"/>
        </w:rPr>
      </w:pPr>
    </w:p>
    <w:p w14:paraId="76EDE8BC" w14:textId="644B38CB" w:rsidR="008C62F5" w:rsidRPr="00EB0D9F" w:rsidRDefault="00EB0D9F" w:rsidP="008C62F5">
      <w:pPr>
        <w:rPr>
          <w:b/>
          <w:lang w:val="es-ES" w:eastAsia="es-ES"/>
        </w:rPr>
      </w:pPr>
      <w:r w:rsidRPr="00EB0D9F">
        <w:rPr>
          <w:b/>
          <w:lang w:val="es-ES" w:eastAsia="es-ES"/>
        </w:rPr>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16CC8F1A" w14:textId="0319585E" w:rsidR="0081267A" w:rsidRPr="008C62F5" w:rsidRDefault="0081267A" w:rsidP="008C62F5">
      <w:pPr>
        <w:rPr>
          <w:lang w:val="es-ES" w:eastAsia="es-ES"/>
        </w:rPr>
      </w:pPr>
      <w:r>
        <w:rPr>
          <w:lang w:val="es-ES" w:eastAsia="es-ES"/>
        </w:rPr>
        <w:tab/>
      </w:r>
    </w:p>
    <w:p w14:paraId="21E90623" w14:textId="6F38471B" w:rsidR="00D75B0B" w:rsidRDefault="000211FD" w:rsidP="004D6123">
      <w:pPr>
        <w:pStyle w:val="Ttulo2"/>
        <w:rPr>
          <w:lang w:val="es-ES" w:eastAsia="es-ES"/>
        </w:rPr>
      </w:pPr>
      <w:r>
        <w:rPr>
          <w:lang w:val="es-ES" w:eastAsia="es-ES"/>
        </w:rPr>
        <w:lastRenderedPageBreak/>
        <w:t>Bandas</w:t>
      </w:r>
      <w:r w:rsidR="00D75B0B">
        <w:rPr>
          <w:lang w:val="es-ES" w:eastAsia="es-ES"/>
        </w:rPr>
        <w:t xml:space="preserve"> ISM</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002E3C29" w:rsidR="000211FD" w:rsidRDefault="000211FD" w:rsidP="00F92E7C">
      <w:pPr>
        <w:jc w:val="both"/>
      </w:pPr>
      <w:r>
        <w:t xml:space="preserve">En el caso de los sistemas el orden de la comunicación es fundamental para garantizar que las partes no solo reciben los mensajes que se les envían, </w:t>
      </w:r>
      <w:proofErr w:type="spellStart"/>
      <w:r>
        <w:t>si no</w:t>
      </w:r>
      <w:proofErr w:type="spellEnd"/>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lastRenderedPageBreak/>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lastRenderedPageBreak/>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 xml:space="preserve">ejemplo respuesta inmediata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proofErr w:type="spellStart"/>
      <w:r w:rsidR="00D40CE2">
        <w:rPr>
          <w:lang w:val="es-ES" w:eastAsia="es-ES"/>
        </w:rPr>
        <w:t>correpondencia</w:t>
      </w:r>
      <w:proofErr w:type="spellEnd"/>
      <w:r w:rsidR="00D40CE2">
        <w:rPr>
          <w:lang w:val="es-ES" w:eastAsia="es-ES"/>
        </w:rPr>
        <w:t xml:space="preserve"> entre la petición y la respuesta.</w:t>
      </w:r>
    </w:p>
    <w:p w14:paraId="7C35F7AD" w14:textId="7EDA851B" w:rsidR="00D40CE2" w:rsidRDefault="00D40CE2" w:rsidP="00652EB8">
      <w:pPr>
        <w:rPr>
          <w:lang w:val="es-ES" w:eastAsia="es-ES"/>
        </w:rPr>
      </w:pPr>
      <w:r>
        <w:rPr>
          <w:lang w:val="es-ES" w:eastAsia="es-ES"/>
        </w:rPr>
        <w:t xml:space="preserve">Si el servidor no puede dar respuesta inmediata a la petición envía un mensaje de reconocimiento (ACK) </w:t>
      </w:r>
      <w:proofErr w:type="spellStart"/>
      <w:r>
        <w:rPr>
          <w:lang w:val="es-ES" w:eastAsia="es-ES"/>
        </w:rPr>
        <w:t>vacio</w:t>
      </w:r>
      <w:proofErr w:type="spellEnd"/>
      <w:r>
        <w:rPr>
          <w:lang w:val="es-ES" w:eastAsia="es-ES"/>
        </w:rPr>
        <w:t xml:space="preserve">, y apila la petición en una pila de pendientes, luego cuando puede responder la petición envía un nuevo mensaje de confirmación con la </w:t>
      </w:r>
      <w:proofErr w:type="spellStart"/>
      <w:r>
        <w:rPr>
          <w:lang w:val="es-ES" w:eastAsia="es-ES"/>
        </w:rPr>
        <w:t>informacion</w:t>
      </w:r>
      <w:proofErr w:type="spellEnd"/>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 xml:space="preserve">ejemplo respuesta posterior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2D32F769" w14:textId="77AF9B5A" w:rsidR="004D6123" w:rsidRPr="00D75B0B" w:rsidRDefault="00D40CE2" w:rsidP="004D6123">
      <w:pPr>
        <w:pStyle w:val="Ttulo2"/>
        <w:rPr>
          <w:lang w:val="es-ES" w:eastAsia="es-ES"/>
        </w:rPr>
      </w:pPr>
      <w:r>
        <w:rPr>
          <w:lang w:val="es-ES" w:eastAsia="es-ES"/>
        </w:rPr>
        <w:lastRenderedPageBreak/>
        <w:t>Seguridad</w:t>
      </w:r>
      <w:r w:rsidR="004D6123">
        <w:rPr>
          <w:lang w:val="es-ES" w:eastAsia="es-ES"/>
        </w:rPr>
        <w:t xml:space="preserve"> en IoT (lineamientos OWASP)</w:t>
      </w:r>
    </w:p>
    <w:p w14:paraId="06030B5E" w14:textId="77777777" w:rsidR="001C6A21" w:rsidRPr="001C6A21" w:rsidRDefault="001C6A21" w:rsidP="001C6A21">
      <w:pPr>
        <w:rPr>
          <w:rStyle w:val="Ttulospreliminares2Car"/>
          <w:b w:val="0"/>
          <w:sz w:val="22"/>
        </w:rPr>
      </w:pPr>
      <w:bookmarkStart w:id="37" w:name="_Toc256005575"/>
      <w:bookmarkStart w:id="38" w:name="_Toc256005758"/>
      <w:bookmarkStart w:id="39" w:name="_Toc256084890"/>
      <w:bookmarkStart w:id="40" w:name="_Toc256085016"/>
      <w:bookmarkStart w:id="41" w:name="_Toc256087930"/>
      <w:bookmarkStart w:id="42" w:name="_Ref256611845"/>
      <w:bookmarkStart w:id="43" w:name="_Ref256612037"/>
    </w:p>
    <w:p w14:paraId="15A7F126" w14:textId="1FBD30AB" w:rsidR="000D121D" w:rsidRDefault="004D6123" w:rsidP="000D121D">
      <w:pPr>
        <w:rPr>
          <w:rStyle w:val="Ttulospreliminares2Car"/>
          <w:lang w:val="es-ES"/>
        </w:rPr>
      </w:pPr>
      <w:r>
        <w:rPr>
          <w:rStyle w:val="Ttulospreliminares2Car"/>
          <w:lang w:val="es-ES"/>
        </w:rPr>
        <w:br w:type="page"/>
      </w:r>
    </w:p>
    <w:p w14:paraId="3800E025" w14:textId="77777777" w:rsidR="004D6123" w:rsidRDefault="004D6123" w:rsidP="000D121D">
      <w:pPr>
        <w:rPr>
          <w:rStyle w:val="Ttulospreliminares2Car"/>
          <w:lang w:val="es-ES"/>
        </w:rPr>
      </w:pPr>
    </w:p>
    <w:p w14:paraId="57F138F2" w14:textId="005DCD0C" w:rsidR="004D6123" w:rsidRPr="004D6123" w:rsidRDefault="004D6123" w:rsidP="00A74593">
      <w:pPr>
        <w:pStyle w:val="Ttulo1"/>
        <w:rPr>
          <w:rStyle w:val="Ttulospreliminares2Car"/>
          <w:b/>
        </w:rPr>
      </w:pPr>
      <w:r>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28"/>
          <w:headerReference w:type="default" r:id="rId29"/>
          <w:headerReference w:type="first" r:id="rId30"/>
          <w:footerReference w:type="first" r:id="rId31"/>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7"/>
    <w:bookmarkEnd w:id="38"/>
    <w:bookmarkEnd w:id="39"/>
    <w:bookmarkEnd w:id="40"/>
    <w:bookmarkEnd w:id="41"/>
    <w:bookmarkEnd w:id="42"/>
    <w:bookmarkEnd w:id="43"/>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w:t>
      </w:r>
      <w:proofErr w:type="spellStart"/>
      <w:r>
        <w:rPr>
          <w:lang w:val="es-ES" w:eastAsia="es-ES"/>
        </w:rPr>
        <w:t>georeferenciacio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2"/>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proofErr w:type="spellStart"/>
      <w:r w:rsidR="00774B35">
        <w:t>studio</w:t>
      </w:r>
      <w:proofErr w:type="spellEnd"/>
      <w:r w:rsidR="00C544A9">
        <w:t xml:space="preserve"> basado en </w:t>
      </w:r>
      <w:proofErr w:type="spellStart"/>
      <w:r w:rsidR="00C544A9">
        <w:t>Proce</w:t>
      </w:r>
      <w:r w:rsidR="009B6361">
        <w:t>s</w:t>
      </w:r>
      <w:r w:rsidR="00C544A9">
        <w:t>sing</w:t>
      </w:r>
      <w:proofErr w:type="spellEnd"/>
      <w:r w:rsidR="009B6361">
        <w:rPr>
          <w:rStyle w:val="Refdenotaalpie"/>
        </w:rPr>
        <w:footnoteReference w:id="3"/>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w:t>
      </w:r>
      <w:r w:rsidR="00CB3707">
        <w:lastRenderedPageBreak/>
        <w:t xml:space="preserve">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4"/>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proofErr w:type="gramStart"/>
      <w:r w:rsidR="00001601" w:rsidRPr="00001601">
        <w:rPr>
          <w:b/>
        </w:rPr>
        <w:t>:</w:t>
      </w:r>
      <w:r w:rsidR="00001601">
        <w:rPr>
          <w:b/>
        </w:rPr>
        <w:t xml:space="preserve"> </w:t>
      </w:r>
      <w:r w:rsidR="00001601">
        <w:t xml:space="preserve"> módulo</w:t>
      </w:r>
      <w:proofErr w:type="gramEnd"/>
      <w:r w:rsidR="00001601">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5"/>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 xml:space="preserve">Modulo de localización Neo 6M </w:t>
      </w:r>
      <w:proofErr w:type="spellStart"/>
      <w:r w:rsidR="00DD3481">
        <w:t>Ublox</w:t>
      </w:r>
      <w:proofErr w:type="spellEnd"/>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6"/>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w:t>
      </w:r>
      <w:proofErr w:type="spellStart"/>
      <w:r w:rsidR="001126A6">
        <w:t>uso</w:t>
      </w:r>
      <w:proofErr w:type="spellEnd"/>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proofErr w:type="spellStart"/>
      <w:r>
        <w:t>Dragino</w:t>
      </w:r>
      <w:proofErr w:type="spellEnd"/>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w:t>
      </w:r>
      <w:proofErr w:type="spellStart"/>
      <w:r>
        <w:t>Dragino</w:t>
      </w:r>
      <w:proofErr w:type="spellEnd"/>
    </w:p>
    <w:p w14:paraId="72646181" w14:textId="436B236C" w:rsidR="00AE118C" w:rsidRDefault="005A4E00" w:rsidP="005A4E00">
      <w:proofErr w:type="spellStart"/>
      <w:r>
        <w:t>Dragino</w:t>
      </w:r>
      <w:proofErr w:type="spellEnd"/>
      <w:r>
        <w:t xml:space="preserve">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proofErr w:type="spellStart"/>
      <w:r w:rsidRPr="00AA4748">
        <w:rPr>
          <w:i/>
        </w:rPr>
        <w:t>Dragino</w:t>
      </w:r>
      <w:proofErr w:type="spellEnd"/>
      <w:r w:rsidRPr="00AA4748">
        <w:rPr>
          <w:i/>
        </w:rPr>
        <w:t xml:space="preserve"> se ubica en </w:t>
      </w:r>
      <w:proofErr w:type="spellStart"/>
      <w:r w:rsidRPr="00AA4748">
        <w:rPr>
          <w:i/>
        </w:rPr>
        <w:t>Shenzhen</w:t>
      </w:r>
      <w:proofErr w:type="spellEnd"/>
      <w:r w:rsidRPr="00AA4748">
        <w:rPr>
          <w:i/>
        </w:rPr>
        <w:t xml:space="preserve">, China, que es uno de los centros de diseño, producción, manufactura y abastecimiento de componentes electrónicos del mundo. </w:t>
      </w:r>
      <w:proofErr w:type="spellStart"/>
      <w:r w:rsidRPr="00AA4748">
        <w:rPr>
          <w:i/>
        </w:rPr>
        <w:t>Dragino</w:t>
      </w:r>
      <w:proofErr w:type="spellEnd"/>
      <w:r w:rsidRPr="00AA4748">
        <w:rPr>
          <w:i/>
        </w:rPr>
        <w:t xml:space="preserve">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proofErr w:type="spellStart"/>
      <w:r w:rsidR="00B62498" w:rsidRPr="00B96EC8">
        <w:rPr>
          <w:iCs/>
        </w:rPr>
        <w:t>Dragino</w:t>
      </w:r>
      <w:proofErr w:type="spellEnd"/>
      <w:r w:rsidR="00B62498" w:rsidRPr="00B96EC8">
        <w:rPr>
          <w:iCs/>
        </w:rPr>
        <w:t>, 2015</w:t>
      </w:r>
      <w:r w:rsidR="00B62498" w:rsidRPr="00B62498">
        <w:t>)</w:t>
      </w:r>
    </w:p>
    <w:p w14:paraId="3A1E443B" w14:textId="1277CE32" w:rsidR="00B96EC8" w:rsidRDefault="00B96EC8" w:rsidP="00822F51">
      <w:pPr>
        <w:jc w:val="both"/>
      </w:pPr>
      <w:proofErr w:type="spellStart"/>
      <w:r>
        <w:t>Dragino</w:t>
      </w:r>
      <w:proofErr w:type="spellEnd"/>
      <w:r>
        <w:t xml:space="preserve">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w:t>
      </w:r>
      <w:r>
        <w:lastRenderedPageBreak/>
        <w:t xml:space="preserve">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proofErr w:type="spellStart"/>
      <w:r w:rsidR="00822F51" w:rsidRPr="00822F51">
        <w:rPr>
          <w:i/>
        </w:rPr>
        <w:t>Dragino</w:t>
      </w:r>
      <w:proofErr w:type="spellEnd"/>
      <w:r w:rsidR="00822F51" w:rsidRPr="00822F51">
        <w:rPr>
          <w:i/>
        </w:rPr>
        <w:t xml:space="preserve"> GPS, 2019</w:t>
      </w:r>
      <w:r w:rsidR="00822F51">
        <w:t>)</w:t>
      </w:r>
    </w:p>
    <w:p w14:paraId="192E1787" w14:textId="481FCC98" w:rsidR="00822F51" w:rsidRDefault="00822F51" w:rsidP="00822F51">
      <w:pPr>
        <w:jc w:val="both"/>
      </w:pPr>
      <w:r>
        <w:t xml:space="preserve">Lamentablemente </w:t>
      </w:r>
      <w:proofErr w:type="spellStart"/>
      <w:r w:rsidR="00A9423B">
        <w:t>d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xml:space="preserve">), sin embargo </w:t>
      </w:r>
      <w:proofErr w:type="spellStart"/>
      <w:r w:rsidR="00A9423B">
        <w:t>Dragino</w:t>
      </w:r>
      <w:proofErr w:type="spellEnd"/>
      <w:r w:rsidR="00A9423B">
        <w:t xml:space="preserve">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w:t>
      </w:r>
      <w:proofErr w:type="spellStart"/>
      <w:r>
        <w:t>Dragino</w:t>
      </w:r>
      <w:proofErr w:type="spellEnd"/>
      <w:r>
        <w:t xml:space="preserve"> </w:t>
      </w:r>
      <w:proofErr w:type="spellStart"/>
      <w:r>
        <w:t>Shield</w:t>
      </w:r>
      <w:proofErr w:type="spellEnd"/>
      <w:r>
        <w:t xml:space="preserve">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w:t>
      </w:r>
      <w:proofErr w:type="spellStart"/>
      <w:r>
        <w:t>Dragino</w:t>
      </w:r>
      <w:proofErr w:type="spellEnd"/>
      <w:r>
        <w:t xml:space="preserve"> </w:t>
      </w:r>
      <w:proofErr w:type="spellStart"/>
      <w:r>
        <w:t>Shield</w:t>
      </w:r>
      <w:proofErr w:type="spellEnd"/>
      <w:r>
        <w:t xml:space="preserve">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w:t>
      </w:r>
      <w:proofErr w:type="spellStart"/>
      <w:r>
        <w:t>Dragino</w:t>
      </w:r>
      <w:proofErr w:type="spellEnd"/>
      <w:r>
        <w:t xml:space="preserve">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proofErr w:type="spellStart"/>
            <w:r>
              <w:rPr>
                <w:rFonts w:cs="Arial"/>
                <w:b/>
              </w:rPr>
              <w:t>Dragino</w:t>
            </w:r>
            <w:proofErr w:type="spellEnd"/>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proofErr w:type="spellStart"/>
            <w:r>
              <w:rPr>
                <w:rFonts w:cs="Arial"/>
              </w:rPr>
              <w:t>Reset</w:t>
            </w:r>
            <w:proofErr w:type="spellEnd"/>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w:t>
      </w:r>
      <w:proofErr w:type="spellStart"/>
      <w:r>
        <w:t>Dragino</w:t>
      </w:r>
      <w:proofErr w:type="spellEnd"/>
      <w:r>
        <w:t xml:space="preserve"> </w:t>
      </w:r>
      <w:proofErr w:type="spellStart"/>
      <w:r>
        <w:t>Shield</w:t>
      </w:r>
      <w:proofErr w:type="spellEnd"/>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w:t>
      </w:r>
      <w:proofErr w:type="spellStart"/>
      <w:r w:rsidR="007B5B40">
        <w:t>Dragino</w:t>
      </w:r>
      <w:proofErr w:type="spellEnd"/>
      <w:r w:rsidR="007B5B40">
        <w:t>.</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60146C">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 xml:space="preserve">TTGO SX1276 </w:t>
      </w:r>
      <w:proofErr w:type="spellStart"/>
      <w:r w:rsidRPr="002C63D2">
        <w:t>LoRa</w:t>
      </w:r>
      <w:proofErr w:type="spellEnd"/>
      <w:r w:rsidRPr="002C63D2">
        <w:t xml:space="preserve"> ESP32 433/470MHz 868 / 915MHz Bluetooth WI-FI Internet </w:t>
      </w:r>
      <w:proofErr w:type="spellStart"/>
      <w:r w:rsidRPr="002C63D2">
        <w:t>Antenna</w:t>
      </w:r>
      <w:proofErr w:type="spellEnd"/>
      <w:r w:rsidRPr="002C63D2">
        <w:t xml:space="preserve"> </w:t>
      </w:r>
      <w:proofErr w:type="spellStart"/>
      <w:r w:rsidRPr="002C63D2">
        <w:t>Development</w:t>
      </w:r>
      <w:proofErr w:type="spellEnd"/>
      <w:r w:rsidRPr="002C63D2">
        <w:t xml:space="preserve"> </w:t>
      </w:r>
      <w:proofErr w:type="spellStart"/>
      <w:r w:rsidRPr="002C63D2">
        <w:t>Board</w:t>
      </w:r>
      <w:proofErr w:type="spellEnd"/>
      <w:r w:rsidR="00932A78">
        <w:t>”</w:t>
      </w:r>
    </w:p>
    <w:p w14:paraId="125CF467" w14:textId="7AC2727F" w:rsidR="002D316F" w:rsidRDefault="002D316F" w:rsidP="002D316F">
      <w:pPr>
        <w:pStyle w:val="Ttulo3"/>
      </w:pPr>
      <w:r>
        <w:t xml:space="preserve">Conexión de los componentes </w:t>
      </w:r>
      <w:proofErr w:type="spellStart"/>
      <w:r>
        <w:t>fisicos</w:t>
      </w:r>
      <w:proofErr w:type="spellEnd"/>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w:t>
      </w:r>
      <w:r>
        <w:rPr>
          <w:b/>
        </w:rPr>
        <w:t>9</w:t>
      </w:r>
      <w:r w:rsidRPr="00120FA1">
        <w:rPr>
          <w:b/>
        </w:rPr>
        <w:t>:</w:t>
      </w:r>
      <w:r>
        <w:t xml:space="preserve"> verificación de las operaciones en el micro controlador desde el monitor serial en </w:t>
      </w:r>
      <w:r>
        <w:t>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proofErr w:type="spellStart"/>
            <w:r w:rsidRPr="00CE0DE2">
              <w:rPr>
                <w:rFonts w:cs="Arial"/>
                <w:b/>
              </w:rPr>
              <w:t>Dragino</w:t>
            </w:r>
            <w:proofErr w:type="spellEnd"/>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w:t>
      </w:r>
      <w:proofErr w:type="spellStart"/>
      <w:r w:rsidR="006C2CAE">
        <w:t>constatado</w:t>
      </w:r>
      <w:proofErr w:type="spellEnd"/>
      <w:r w:rsidR="006C2CAE">
        <w:t xml:space="preserve"> que el proveedor es confiable y está en la capacidad de hacer entregas en Colombia. </w:t>
      </w:r>
      <w:proofErr w:type="gramStart"/>
      <w:r w:rsidR="00E672B9">
        <w:t>una</w:t>
      </w:r>
      <w:proofErr w:type="gramEnd"/>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4DB80EF8" w:rsidR="007B3BAF" w:rsidRDefault="00A20F26" w:rsidP="000A4BB3">
      <w:pPr>
        <w:pStyle w:val="Prrafodelista"/>
        <w:spacing w:line="240" w:lineRule="auto"/>
      </w:pPr>
      <w:bookmarkStart w:id="44" w:name="_Toc256005581"/>
      <w:bookmarkStart w:id="45" w:name="_Toc256005759"/>
      <w:bookmarkStart w:id="46" w:name="_Toc256084896"/>
      <w:bookmarkStart w:id="47" w:name="_Toc256085022"/>
      <w:bookmarkStart w:id="48" w:name="_Toc256087935"/>
      <w:bookmarkStart w:id="49" w:name="_Ref256612083"/>
      <w:bookmarkStart w:id="50"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w:t>
      </w:r>
      <w:proofErr w:type="spellStart"/>
      <w:r w:rsidR="00ED602A">
        <w:t>studio</w:t>
      </w:r>
      <w:proofErr w:type="spellEnd"/>
      <w:r w:rsidR="00ED602A">
        <w:t>.</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1" w:name="_Toc42252790"/>
      <w:r>
        <w:t xml:space="preserve">Consideraciones adicionales </w:t>
      </w:r>
      <w:bookmarkEnd w:id="51"/>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55"/>
          <w:headerReference w:type="default" r:id="rId56"/>
          <w:headerReference w:type="first" r:id="rId57"/>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4" w:name="_Ref256693964"/>
      <w:bookmarkStart w:id="55" w:name="_Toc42252792"/>
      <w:bookmarkStart w:id="56" w:name="_Ref256692441"/>
      <w:r>
        <w:lastRenderedPageBreak/>
        <w:t>C</w:t>
      </w:r>
      <w:bookmarkEnd w:id="54"/>
      <w:r w:rsidR="008526DA">
        <w:t>apítulo 3</w:t>
      </w:r>
      <w:bookmarkEnd w:id="55"/>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son </w:t>
      </w:r>
      <w:r>
        <w:t xml:space="preserve">modulados usando </w:t>
      </w:r>
      <w:proofErr w:type="spellStart"/>
      <w:r>
        <w:t>LoRa</w:t>
      </w:r>
      <w:proofErr w:type="spellEnd"/>
      <w:r>
        <w:t xml:space="preserve">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w:t>
      </w:r>
      <w:proofErr w:type="spellStart"/>
      <w:r w:rsidRPr="00277FB1">
        <w:rPr>
          <w:rStyle w:val="Textoennegrita"/>
          <w:rFonts w:cs="Arial"/>
          <w:bCs/>
          <w:sz w:val="28"/>
          <w:szCs w:val="28"/>
        </w:rPr>
        <w:t>Dragino</w:t>
      </w:r>
      <w:proofErr w:type="spellEnd"/>
      <w:r w:rsidRPr="00277FB1">
        <w:rPr>
          <w:rStyle w:val="Textoennegrita"/>
          <w:rFonts w:cs="Arial"/>
          <w:bCs/>
          <w:sz w:val="28"/>
          <w:szCs w:val="28"/>
        </w:rPr>
        <w:t xml:space="preserve">.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7"/>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proofErr w:type="spellStart"/>
      <w:r w:rsidRPr="006C1AF1">
        <w:rPr>
          <w:rFonts w:ascii="Times New Roman" w:hAnsi="Times New Roman"/>
          <w:i/>
          <w:sz w:val="24"/>
          <w:lang w:val="es-CO" w:eastAsia="es-CO"/>
        </w:rPr>
        <w:t>Dragino</w:t>
      </w:r>
      <w:proofErr w:type="spellEnd"/>
      <w:r w:rsidRPr="006C1AF1">
        <w:rPr>
          <w:rFonts w:ascii="Times New Roman" w:hAnsi="Times New Roman"/>
          <w:i/>
          <w:sz w:val="24"/>
          <w:lang w:val="es-CO" w:eastAsia="es-CO"/>
        </w:rPr>
        <w:t xml:space="preserve">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w:t>
      </w:r>
      <w:proofErr w:type="spellStart"/>
      <w:r w:rsidR="00007B8B">
        <w:t>transmision</w:t>
      </w:r>
      <w:proofErr w:type="spellEnd"/>
      <w:r w:rsidR="00007B8B">
        <w:t xml:space="preserve">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w:t>
      </w:r>
      <w:proofErr w:type="spellStart"/>
      <w:r>
        <w:rPr>
          <w:rStyle w:val="Textoennegrita"/>
          <w:rFonts w:cs="Arial"/>
          <w:bCs w:val="0"/>
          <w:sz w:val="22"/>
        </w:rPr>
        <w:t>el</w:t>
      </w:r>
      <w:proofErr w:type="spellEnd"/>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w:t>
      </w:r>
      <w:proofErr w:type="spellStart"/>
      <w:r w:rsidR="00FD05C6">
        <w:t>parametros</w:t>
      </w:r>
      <w:proofErr w:type="spellEnd"/>
      <w:r w:rsidR="00FD05C6">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proofErr w:type="spellStart"/>
      <w:r>
        <w:t>The</w:t>
      </w:r>
      <w:proofErr w:type="spellEnd"/>
      <w:r>
        <w:t xml:space="preserve"> </w:t>
      </w:r>
      <w:proofErr w:type="spellStart"/>
      <w:r>
        <w:t>Things</w:t>
      </w:r>
      <w:proofErr w:type="spellEnd"/>
      <w:r>
        <w:t xml:space="preserve">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w:t>
      </w:r>
      <w:proofErr w:type="spellStart"/>
      <w:r>
        <w:t>LoRaWAN</w:t>
      </w:r>
      <w:proofErr w:type="spellEnd"/>
      <w:r>
        <w:t xml:space="preserve"> que usando componentes minimalistas enfocados en los dispositivos, el servidor se encarga de la lógica de conexión lo cual es conocido como sistema de subyacente o </w:t>
      </w:r>
      <w:proofErr w:type="spellStart"/>
      <w:r>
        <w:t>backend</w:t>
      </w:r>
      <w:proofErr w:type="spellEnd"/>
      <w:r>
        <w:t xml:space="preserve">, algunas de las funciones que proporciona TTN están relacionadas a los </w:t>
      </w:r>
      <w:proofErr w:type="spellStart"/>
      <w:r>
        <w:t>Gateways</w:t>
      </w:r>
      <w:proofErr w:type="spellEnd"/>
      <w:r>
        <w:t xml:space="preserve">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w:t>
      </w:r>
      <w:proofErr w:type="spellStart"/>
      <w:r w:rsidR="00BA61D0">
        <w:t>Brokers</w:t>
      </w:r>
      <w:proofErr w:type="spellEnd"/>
      <w:r w:rsidR="00BA61D0">
        <w:t xml:space="preserve"> y los manejadores que se usan para procesar el </w:t>
      </w:r>
      <w:r w:rsidR="00F92E6B">
        <w:t>tráfico</w:t>
      </w:r>
      <w:r w:rsidR="00BA61D0">
        <w:t xml:space="preserve"> en la red indicando que </w:t>
      </w:r>
      <w:r w:rsidR="00F92E6B">
        <w:t>información</w:t>
      </w:r>
      <w:r w:rsidR="00BA61D0">
        <w:t xml:space="preserve"> </w:t>
      </w:r>
      <w:proofErr w:type="spellStart"/>
      <w:r w:rsidR="00BA61D0">
        <w:t>especifica</w:t>
      </w:r>
      <w:proofErr w:type="spellEnd"/>
      <w:r w:rsidR="00BA61D0">
        <w:t xml:space="preserve">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 xml:space="preserve">TTN es además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w:t>
      </w:r>
      <w:proofErr w:type="spellStart"/>
      <w:r w:rsidR="00F92E6B">
        <w:t>Gateways</w:t>
      </w:r>
      <w:proofErr w:type="spellEnd"/>
      <w:r w:rsidR="00F92E6B">
        <w:t xml:space="preserve">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w:t>
      </w:r>
      <w:proofErr w:type="spellStart"/>
      <w:r>
        <w:t>the</w:t>
      </w:r>
      <w:proofErr w:type="spellEnd"/>
      <w:r>
        <w:t xml:space="preserve"> </w:t>
      </w:r>
      <w:proofErr w:type="spellStart"/>
      <w:r>
        <w:t>things</w:t>
      </w:r>
      <w:proofErr w:type="spellEnd"/>
      <w:r>
        <w:t xml:space="preserve"> </w:t>
      </w:r>
      <w:proofErr w:type="spellStart"/>
      <w:r>
        <w:t>network</w:t>
      </w:r>
      <w:proofErr w:type="spellEnd"/>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w:t>
      </w:r>
      <w:proofErr w:type="spellStart"/>
      <w:r w:rsidR="00175ED5">
        <w:t>operacion</w:t>
      </w:r>
      <w:proofErr w:type="spellEnd"/>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w:t>
      </w:r>
      <w:proofErr w:type="spellStart"/>
      <w:r w:rsidR="00175ED5">
        <w:t>esta</w:t>
      </w:r>
      <w:proofErr w:type="spellEnd"/>
      <w:r w:rsidR="00175ED5">
        <w:t xml:space="preserve">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proofErr w:type="spellStart"/>
      <w:r>
        <w:t>mas</w:t>
      </w:r>
      <w:proofErr w:type="spellEnd"/>
      <w:r>
        <w:t xml:space="preserve">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proofErr w:type="spellStart"/>
      <w:r>
        <w:t>payload</w:t>
      </w:r>
      <w:proofErr w:type="spellEnd"/>
      <w:r>
        <w:t xml:space="preserve"> </w:t>
      </w:r>
      <w:proofErr w:type="spellStart"/>
      <w:r>
        <w:t>formats</w:t>
      </w:r>
      <w:proofErr w:type="spellEnd"/>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proofErr w:type="spellStart"/>
      <w:r>
        <w:t>Shield</w:t>
      </w:r>
      <w:proofErr w:type="spellEnd"/>
      <w:r>
        <w:t xml:space="preserve"> (</w:t>
      </w:r>
      <w:proofErr w:type="spellStart"/>
      <w:r>
        <w:t>Dragino</w:t>
      </w:r>
      <w:proofErr w:type="spellEnd"/>
      <w:r>
        <w:t>)</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w:t>
      </w:r>
      <w:proofErr w:type="spellStart"/>
      <w:r>
        <w:t>Dragino</w:t>
      </w:r>
      <w:proofErr w:type="spellEnd"/>
      <w:r>
        <w:t xml:space="preserve">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w:t>
      </w:r>
      <w:proofErr w:type="spellStart"/>
      <w:r>
        <w:t>Dragino</w:t>
      </w:r>
      <w:proofErr w:type="spellEnd"/>
      <w:r>
        <w:t xml:space="preserve">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proofErr w:type="spellStart"/>
      <w:r w:rsidR="00831926">
        <w:t>cofigura</w:t>
      </w:r>
      <w:proofErr w:type="spellEnd"/>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proofErr w:type="spellStart"/>
      <w:r w:rsidR="007F3A87">
        <w:t>extracion</w:t>
      </w:r>
      <w:proofErr w:type="spellEnd"/>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3"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84"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 xml:space="preserve">datos recibidos tema de dispositivos activados en la </w:t>
      </w:r>
      <w:proofErr w:type="spellStart"/>
      <w:r w:rsidR="00B44F40">
        <w:t>app</w:t>
      </w:r>
      <w:proofErr w:type="spellEnd"/>
      <w:r w:rsidR="00B44F40">
        <w:t xml:space="preserve">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w:t>
      </w:r>
      <w:proofErr w:type="spellStart"/>
      <w:r w:rsidR="00B44F40">
        <w:t>app</w:t>
      </w:r>
      <w:proofErr w:type="spellEnd"/>
      <w:r w:rsidR="00B44F40">
        <w:t xml:space="preserve">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w:t>
      </w:r>
      <w:proofErr w:type="spellStart"/>
      <w:r w:rsidR="00B44F40">
        <w:t>app</w:t>
      </w:r>
      <w:proofErr w:type="spellEnd"/>
      <w:r w:rsidR="00B44F40">
        <w:t xml:space="preserve">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w:t>
      </w:r>
      <w:proofErr w:type="spellStart"/>
      <w:r>
        <w:rPr>
          <w:lang w:val="es-ES"/>
        </w:rPr>
        <w:t>informacion</w:t>
      </w:r>
      <w:proofErr w:type="spellEnd"/>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88"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w:t>
      </w:r>
      <w:proofErr w:type="spellStart"/>
      <w:r w:rsidR="00901F8F">
        <w:t>mosquitto</w:t>
      </w:r>
      <w:proofErr w:type="spellEnd"/>
      <w:r w:rsidR="00901F8F">
        <w:t>.</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w:t>
      </w:r>
      <w:proofErr w:type="spellStart"/>
      <w:r>
        <w:t>DBeaver</w:t>
      </w:r>
      <w:proofErr w:type="spellEnd"/>
      <w:r>
        <w:t>.</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proofErr w:type="spellStart"/>
      <w:r>
        <w:rPr>
          <w:lang w:val="es-ES"/>
        </w:rPr>
        <w:t>esta</w:t>
      </w:r>
      <w:proofErr w:type="spellEnd"/>
      <w:r>
        <w:rPr>
          <w:lang w:val="es-ES"/>
        </w:rPr>
        <w:t xml:space="preserve">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 xml:space="preserve">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w:t>
      </w:r>
      <w:proofErr w:type="spellStart"/>
      <w:r>
        <w:t>google</w:t>
      </w:r>
      <w:proofErr w:type="spellEnd"/>
      <w:r>
        <w:t xml:space="preserve"> </w:t>
      </w:r>
      <w:proofErr w:type="spellStart"/>
      <w:r>
        <w:t>maps</w:t>
      </w:r>
      <w:proofErr w:type="spellEnd"/>
      <w:r>
        <w:t xml:space="preserve">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53A6707F" w14:textId="77777777" w:rsidR="006F0FEE" w:rsidRDefault="006F0FEE">
      <w:r>
        <w:br w:type="page"/>
      </w:r>
    </w:p>
    <w:p w14:paraId="0DB9E4A0" w14:textId="527C21B6" w:rsidR="007B3BAF" w:rsidRPr="00A74593" w:rsidRDefault="000E5E47" w:rsidP="0063659E">
      <w:pPr>
        <w:pStyle w:val="Ttulo1"/>
      </w:pPr>
      <w:bookmarkStart w:id="57" w:name="_Ref256694028"/>
      <w:bookmarkStart w:id="58" w:name="_Toc42252793"/>
      <w:r w:rsidRPr="00A74593">
        <w:lastRenderedPageBreak/>
        <w:t>C</w:t>
      </w:r>
      <w:r w:rsidR="008526DA" w:rsidRPr="00A74593">
        <w:t xml:space="preserve">apítulo </w:t>
      </w:r>
      <w:bookmarkEnd w:id="57"/>
      <w:bookmarkEnd w:id="58"/>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8"/>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0D8E27AA"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965AA8">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00FD55AD" w14:textId="77777777" w:rsidR="00A74593" w:rsidRDefault="00A74593" w:rsidP="00A7459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p>
    <w:p w14:paraId="5A272D5C" w14:textId="11CC8BD1" w:rsidR="00A74593" w:rsidRPr="00A74593" w:rsidRDefault="00A74593" w:rsidP="00A74593">
      <w:pPr>
        <w:spacing w:line="240" w:lineRule="auto"/>
        <w:ind w:left="360"/>
        <w:rPr>
          <w:rFonts w:eastAsia="Times New Roman" w:cs="Arial"/>
          <w:szCs w:val="24"/>
          <w:lang w:val="es-ES" w:eastAsia="es-ES"/>
        </w:rPr>
      </w:pPr>
      <w:r w:rsidRPr="00A74593">
        <w:rPr>
          <w:rFonts w:cs="Arial"/>
        </w:rPr>
        <w:t>(</w:t>
      </w:r>
      <w:r w:rsidRPr="00A74593">
        <w:rPr>
          <w:rFonts w:ascii="Times New Roman" w:hAnsi="Times New Roman"/>
          <w:sz w:val="24"/>
          <w:lang w:eastAsia="es-CO"/>
        </w:rPr>
        <w:t>El Espectador</w:t>
      </w:r>
      <w:r w:rsidRPr="00A74593">
        <w:rPr>
          <w:rFonts w:cs="Arial"/>
        </w:rPr>
        <w:t>)</w:t>
      </w:r>
    </w:p>
    <w:p w14:paraId="75A14EC9" w14:textId="77777777" w:rsidR="00A74593" w:rsidRDefault="00A74593" w:rsidP="00A74593">
      <w:pPr>
        <w:spacing w:line="240" w:lineRule="auto"/>
        <w:rPr>
          <w:rFonts w:eastAsia="Times New Roman" w:cs="Arial"/>
          <w:szCs w:val="24"/>
          <w:lang w:val="es-ES" w:eastAsia="es-ES"/>
        </w:rPr>
      </w:pPr>
    </w:p>
    <w:p w14:paraId="170BF57B" w14:textId="36C135E3" w:rsidR="00B24E86" w:rsidRDefault="00B24E86" w:rsidP="00701546">
      <w:pPr>
        <w:pStyle w:val="Prrafodelista"/>
        <w:rPr>
          <w:rStyle w:val="Textoennegrita"/>
          <w:rFonts w:cs="Arial"/>
          <w:b/>
          <w:bCs w:val="0"/>
          <w:sz w:val="22"/>
        </w:rPr>
      </w:pPr>
    </w:p>
    <w:p w14:paraId="047B9131" w14:textId="23982732" w:rsidR="00347647" w:rsidRDefault="00347647">
      <w:pPr>
        <w:rPr>
          <w:rStyle w:val="Textoennegrita"/>
          <w:rFonts w:cs="Arial"/>
          <w:b/>
          <w:bCs w:val="0"/>
          <w:sz w:val="22"/>
        </w:rPr>
      </w:pPr>
      <w:r>
        <w:rPr>
          <w:rStyle w:val="Textoennegrita"/>
          <w:rFonts w:cs="Arial"/>
          <w:b/>
          <w:bCs w:val="0"/>
          <w:sz w:val="22"/>
        </w:rPr>
        <w:br w:type="page"/>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proofErr w:type="gramStart"/>
      <w:r>
        <w:rPr>
          <w:rFonts w:eastAsiaTheme="minorEastAsia"/>
        </w:rPr>
        <w:t>de</w:t>
      </w:r>
      <w:proofErr w:type="gramEnd"/>
      <w:r>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lastRenderedPageBreak/>
        <w:t xml:space="preserve">Esta función se codifico usando </w:t>
      </w:r>
      <w:proofErr w:type="spellStart"/>
      <w:r>
        <w:t>python</w:t>
      </w:r>
      <w:proofErr w:type="spellEnd"/>
      <w:r>
        <w:t xml:space="preserve"> de la siguiente manera</w:t>
      </w:r>
    </w:p>
    <w:p w14:paraId="75506DBD" w14:textId="4BC4857C" w:rsidR="000110D8" w:rsidRDefault="003437B3">
      <w:r>
        <w:rPr>
          <w:noProof/>
          <w:lang w:eastAsia="es-CO"/>
        </w:rPr>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2A5A99" w:rsidRDefault="002A5A99"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2A5A99" w:rsidRPr="00F864C1"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2A5A99" w:rsidRPr="00CC65E6" w:rsidRDefault="002A5A9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2A5A99" w:rsidRDefault="002A5A99"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2A5A99" w:rsidRPr="00F864C1"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2A5A99" w:rsidRPr="00CC65E6" w:rsidRDefault="002A5A99"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2A5A99" w:rsidRPr="00CC65E6" w:rsidRDefault="002A5A99">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xml:space="preserv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 xml:space="preserve">Otro de los análisis que se hicieron fue la agrupación del promedio de volumen de las cargas por años de donde </w:t>
      </w:r>
      <w:proofErr w:type="spellStart"/>
      <w:r>
        <w:t>surgio</w:t>
      </w:r>
      <w:proofErr w:type="spellEnd"/>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lastRenderedPageBreak/>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proofErr w:type="spellStart"/>
      <w:r w:rsidR="00672961">
        <w:t>estan</w:t>
      </w:r>
      <w:proofErr w:type="spellEnd"/>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D022F82" w:rsidR="00EC7B98" w:rsidRDefault="006D3153" w:rsidP="006D3153">
      <w:pPr>
        <w:jc w:val="center"/>
      </w:pPr>
      <w:r w:rsidRPr="00156754">
        <w:rPr>
          <w:noProof/>
          <w:lang w:eastAsia="es-CO"/>
        </w:rPr>
        <w:drawing>
          <wp:inline distT="0" distB="0" distL="0" distR="0" wp14:anchorId="1454EE02" wp14:editId="67BBC533">
            <wp:extent cx="5480323" cy="2967487"/>
            <wp:effectExtent l="0" t="0" r="6350" b="4445"/>
            <wp:docPr id="84" name="Imagen 84" descr="empty Dump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ty Dumpster"/>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08413" cy="2982697"/>
                    </a:xfrm>
                    <a:prstGeom prst="rect">
                      <a:avLst/>
                    </a:prstGeom>
                    <a:noFill/>
                    <a:ln>
                      <a:noFill/>
                    </a:ln>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01698396" w:rsidR="006D3153" w:rsidRDefault="006D3153" w:rsidP="006D3153">
      <w:pPr>
        <w:jc w:val="center"/>
      </w:pPr>
      <w:r w:rsidRPr="00156754">
        <w:rPr>
          <w:noProof/>
          <w:lang w:eastAsia="es-CO"/>
        </w:rPr>
        <w:lastRenderedPageBreak/>
        <w:drawing>
          <wp:inline distT="0" distB="0" distL="0" distR="0" wp14:anchorId="56B34AF1" wp14:editId="197C7C3B">
            <wp:extent cx="5426015" cy="2960045"/>
            <wp:effectExtent l="0" t="0" r="3810" b="0"/>
            <wp:docPr id="85" name="Imagen 85" descr="filled Dump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led Dumpsters"/>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59694" cy="2978418"/>
                    </a:xfrm>
                    <a:prstGeom prst="rect">
                      <a:avLst/>
                    </a:prstGeom>
                    <a:noFill/>
                    <a:ln>
                      <a:noFill/>
                    </a:ln>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9"/>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lastRenderedPageBreak/>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xml:space="preserve">; </w:t>
      </w:r>
      <w:r w:rsidR="005E2BD4">
        <w:t>reduciendo estas distancias individuales también se logra reducir la distancia global</w:t>
      </w:r>
      <w:r w:rsidR="005E2BD4">
        <w:t>.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5E2BD4"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10"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como referencia,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w:t>
      </w:r>
      <w:r>
        <w:lastRenderedPageBreak/>
        <w:t>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w:t>
      </w:r>
      <w:r>
        <w:t>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lastRenderedPageBreak/>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w:t>
      </w:r>
      <w:r>
        <w:t xml:space="preserve">calles priorizadas agrupadas usando K = 1 </w:t>
      </w:r>
    </w:p>
    <w:p w14:paraId="33C82AEC" w14:textId="569E519C" w:rsidR="002E230F" w:rsidRDefault="002E230F" w:rsidP="002E230F">
      <w:pPr>
        <w:jc w:val="center"/>
      </w:pPr>
      <w:r>
        <w:rPr>
          <w:noProof/>
          <w:lang w:eastAsia="es-CO"/>
        </w:rPr>
        <w:drawing>
          <wp:inline distT="0" distB="0" distL="0" distR="0" wp14:anchorId="12ADBE38" wp14:editId="10BEAE75">
            <wp:extent cx="5561965" cy="2621915"/>
            <wp:effectExtent l="0" t="0" r="635"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561965" cy="2621915"/>
                    </a:xfrm>
                    <a:prstGeom prst="rect">
                      <a:avLst/>
                    </a:prstGeom>
                  </pic:spPr>
                </pic:pic>
              </a:graphicData>
            </a:graphic>
          </wp:inline>
        </w:drawing>
      </w:r>
    </w:p>
    <w:p w14:paraId="7396481D" w14:textId="013C6BF9" w:rsidR="002E230F" w:rsidRDefault="002E230F" w:rsidP="002E230F">
      <w:pPr>
        <w:jc w:val="center"/>
      </w:pPr>
      <w:r>
        <w:rPr>
          <w:b/>
        </w:rPr>
        <w:t xml:space="preserve">Figura </w:t>
      </w:r>
      <w:r w:rsidR="00E44D2F">
        <w:rPr>
          <w:b/>
        </w:rPr>
        <w:t>6-17</w:t>
      </w:r>
      <w:r w:rsidRPr="00ED602A">
        <w:rPr>
          <w:b/>
        </w:rPr>
        <w:t>:</w:t>
      </w:r>
      <w:r>
        <w:t xml:space="preserve"> calles priorizadas agrupadas usando</w:t>
      </w:r>
      <w:r>
        <w:t xml:space="preserve"> K = 4</w:t>
      </w:r>
    </w:p>
    <w:p w14:paraId="0F1C1855" w14:textId="5404E331" w:rsidR="00347647" w:rsidRDefault="002E230F">
      <w:r>
        <w:t xml:space="preserve">En este momento se puede ver </w:t>
      </w:r>
      <w:r w:rsidR="00EF7009">
        <w:t>más</w:t>
      </w:r>
      <w:r>
        <w:t xml:space="preserve"> claramente que las calles priorizadas no están completamente conectadas</w:t>
      </w:r>
      <w:r w:rsidR="00EF7009">
        <w:t>,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468063BC" w14:textId="41F0EDDF" w:rsidR="00585C10" w:rsidRDefault="00585C10" w:rsidP="00A74593">
      <w:pPr>
        <w:pStyle w:val="Ttulo1"/>
      </w:pPr>
      <w:r>
        <w:lastRenderedPageBreak/>
        <w:t>Capítulo 5: Generación de Rutas de Recolección</w:t>
      </w:r>
    </w:p>
    <w:p w14:paraId="4A7B857A" w14:textId="7930B95E" w:rsidR="009C72F1" w:rsidRDefault="009C72F1" w:rsidP="009C72F1">
      <w:pPr>
        <w:spacing w:line="360" w:lineRule="auto"/>
        <w:jc w:val="both"/>
        <w:rPr>
          <w:rFonts w:eastAsia="Times New Roman" w:cs="Times New Roman"/>
          <w:szCs w:val="24"/>
          <w:lang w:val="es-ES" w:eastAsia="es-ES"/>
        </w:rPr>
      </w:pPr>
      <w:r>
        <w:rPr>
          <w:rFonts w:eastAsia="Times New Roman" w:cs="Times New Roman"/>
          <w:szCs w:val="24"/>
          <w:lang w:val="es-ES" w:eastAsia="es-ES"/>
        </w:rPr>
        <w:t>L</w:t>
      </w:r>
      <w:r w:rsidRPr="0074296A">
        <w:rPr>
          <w:rFonts w:eastAsia="Times New Roman" w:cs="Times New Roman"/>
          <w:szCs w:val="24"/>
          <w:lang w:val="es-ES" w:eastAsia="es-ES"/>
        </w:rPr>
        <w:t xml:space="preserve">a </w:t>
      </w:r>
      <w:r>
        <w:rPr>
          <w:rFonts w:eastAsia="Times New Roman" w:cs="Times New Roman"/>
          <w:szCs w:val="24"/>
          <w:lang w:val="es-ES" w:eastAsia="es-ES"/>
        </w:rPr>
        <w:t xml:space="preserve">clasificación del tipo de </w:t>
      </w:r>
      <w:r w:rsidRPr="0074296A">
        <w:rPr>
          <w:rFonts w:eastAsia="Times New Roman" w:cs="Times New Roman"/>
          <w:szCs w:val="24"/>
          <w:lang w:val="es-ES" w:eastAsia="es-ES"/>
        </w:rPr>
        <w:t>residuos sean estos desecho general</w:t>
      </w:r>
      <w:r>
        <w:rPr>
          <w:rFonts w:eastAsia="Times New Roman" w:cs="Times New Roman"/>
          <w:szCs w:val="24"/>
          <w:lang w:val="es-ES" w:eastAsia="es-ES"/>
        </w:rPr>
        <w:t xml:space="preserve"> o material reciclable, permite estimar el volumen del material que se encuentra en el contenedor, ya que comúnmente el desecho pesa más que el material reciclable, así con un cálculo aproximado del volumen que se agrupa en todos los contenedores se puede determinar cuál es la cantidad de camiones que se requieren para realizar una operación de recolección. </w:t>
      </w:r>
    </w:p>
    <w:p w14:paraId="667E1D4E" w14:textId="2B8DBA92" w:rsidR="00347647" w:rsidRDefault="00347647" w:rsidP="00347647">
      <w:pPr>
        <w:pStyle w:val="Ttulo2"/>
        <w:rPr>
          <w:rStyle w:val="Textoennegrita"/>
          <w:rFonts w:cs="Arial"/>
          <w:bCs/>
          <w:sz w:val="32"/>
          <w:szCs w:val="32"/>
        </w:rPr>
      </w:pPr>
      <w:r>
        <w:rPr>
          <w:rStyle w:val="Textoennegrita"/>
          <w:rFonts w:cs="Arial"/>
          <w:bCs/>
          <w:sz w:val="32"/>
          <w:szCs w:val="32"/>
        </w:rPr>
        <w:t xml:space="preserve">Modelo </w:t>
      </w:r>
      <w:proofErr w:type="spellStart"/>
      <w:r>
        <w:rPr>
          <w:rStyle w:val="Textoennegrita"/>
          <w:rFonts w:cs="Arial"/>
          <w:bCs/>
          <w:sz w:val="32"/>
          <w:szCs w:val="32"/>
        </w:rPr>
        <w:t>matematico</w:t>
      </w:r>
      <w:proofErr w:type="spellEnd"/>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9F48B4">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114"/>
          <w:headerReference w:type="default" r:id="rId115"/>
          <w:headerReference w:type="first" r:id="rId116"/>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4"/>
      <w:bookmarkEnd w:id="45"/>
      <w:bookmarkEnd w:id="46"/>
      <w:bookmarkEnd w:id="47"/>
      <w:bookmarkEnd w:id="48"/>
      <w:bookmarkEnd w:id="49"/>
      <w:bookmarkEnd w:id="50"/>
      <w:bookmarkEnd w:id="56"/>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17"/>
          <w:headerReference w:type="default" r:id="rId118"/>
          <w:headerReference w:type="first" r:id="rId119"/>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20"/>
          <w:headerReference w:type="default" r:id="rId121"/>
          <w:headerReference w:type="first" r:id="rId122"/>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23"/>
          <w:headerReference w:type="default" r:id="rId124"/>
          <w:headerReference w:type="first" r:id="rId125"/>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2A5A99"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2A5A99" w:rsidP="00865AB9">
            <w:pPr>
              <w:pStyle w:val="Prrafodelista"/>
              <w:spacing w:line="240" w:lineRule="auto"/>
              <w:rPr>
                <w:rStyle w:val="Hipervnculo"/>
                <w:color w:val="auto"/>
                <w:sz w:val="18"/>
                <w:szCs w:val="18"/>
                <w:u w:val="none"/>
              </w:rPr>
            </w:pPr>
            <w:hyperlink r:id="rId126"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2A5A99" w:rsidP="00865AB9">
            <w:pPr>
              <w:pStyle w:val="Prrafodelista"/>
              <w:spacing w:line="240" w:lineRule="auto"/>
              <w:rPr>
                <w:rStyle w:val="Hipervnculo"/>
                <w:color w:val="auto"/>
                <w:sz w:val="18"/>
                <w:szCs w:val="18"/>
                <w:u w:val="none"/>
                <w:lang w:val="en-US"/>
              </w:rPr>
            </w:pPr>
            <w:hyperlink r:id="rId127"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2A5A99"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2A5A99" w:rsidP="00865AB9">
            <w:pPr>
              <w:pStyle w:val="Prrafodelista"/>
              <w:spacing w:line="240" w:lineRule="auto"/>
              <w:rPr>
                <w:rStyle w:val="Hipervnculo"/>
                <w:color w:val="auto"/>
                <w:sz w:val="18"/>
                <w:szCs w:val="18"/>
                <w:u w:val="none"/>
              </w:rPr>
            </w:pPr>
            <w:hyperlink r:id="rId128"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2A5A99" w:rsidP="00865AB9">
            <w:pPr>
              <w:pStyle w:val="Prrafodelista"/>
              <w:spacing w:line="240" w:lineRule="auto"/>
              <w:rPr>
                <w:rStyle w:val="Hipervnculo"/>
                <w:color w:val="auto"/>
                <w:sz w:val="18"/>
                <w:szCs w:val="18"/>
                <w:u w:val="none"/>
              </w:rPr>
            </w:pPr>
            <w:hyperlink r:id="rId129"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2A5A99" w:rsidP="00865AB9">
            <w:pPr>
              <w:pStyle w:val="Prrafodelista"/>
              <w:spacing w:line="240" w:lineRule="auto"/>
              <w:rPr>
                <w:rStyle w:val="Hipervnculo"/>
                <w:color w:val="auto"/>
                <w:sz w:val="18"/>
                <w:szCs w:val="18"/>
                <w:u w:val="none"/>
                <w:lang w:val="en-US"/>
              </w:rPr>
            </w:pPr>
            <w:hyperlink r:id="rId130"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31"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w:t>
      </w:r>
      <w:proofErr w:type="gramStart"/>
      <w:r w:rsidRPr="00F604E0">
        <w:rPr>
          <w:rStyle w:val="Textoennegrita"/>
          <w:sz w:val="22"/>
          <w:szCs w:val="22"/>
          <w:lang w:val="es-CO"/>
        </w:rPr>
        <w:t>continúa</w:t>
      </w:r>
      <w:proofErr w:type="gramEnd"/>
      <w:r w:rsidRPr="00F604E0">
        <w:rPr>
          <w:rStyle w:val="Textoennegrita"/>
          <w:sz w:val="22"/>
          <w:szCs w:val="22"/>
          <w:lang w:val="es-CO"/>
        </w:rPr>
        <w:t>)</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2A5A99"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2A5A99" w:rsidP="00C914A8">
            <w:pPr>
              <w:pStyle w:val="Prrafodelista"/>
              <w:spacing w:line="240" w:lineRule="auto"/>
              <w:rPr>
                <w:rStyle w:val="Hipervnculo"/>
                <w:color w:val="auto"/>
                <w:sz w:val="18"/>
                <w:szCs w:val="18"/>
                <w:u w:val="none"/>
              </w:rPr>
            </w:pPr>
            <w:hyperlink r:id="rId132" w:history="1">
              <w:r w:rsidR="00F604E0" w:rsidRPr="00D23611">
                <w:rPr>
                  <w:rStyle w:val="Hipervnculo"/>
                  <w:color w:val="auto"/>
                  <w:sz w:val="18"/>
                  <w:szCs w:val="18"/>
                  <w:u w:val="none"/>
                </w:rPr>
                <w:t>MLA.org</w:t>
              </w:r>
            </w:hyperlink>
          </w:p>
          <w:p w14:paraId="02E0AD04" w14:textId="77777777" w:rsidR="00F604E0" w:rsidRPr="00D23611" w:rsidRDefault="002A5A99" w:rsidP="00C914A8">
            <w:pPr>
              <w:pStyle w:val="Prrafodelista"/>
              <w:spacing w:line="240" w:lineRule="auto"/>
              <w:rPr>
                <w:rStyle w:val="Hipervnculo"/>
                <w:color w:val="auto"/>
                <w:sz w:val="18"/>
                <w:szCs w:val="18"/>
                <w:u w:val="none"/>
              </w:rPr>
            </w:pPr>
            <w:hyperlink r:id="rId133"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2A5A99" w:rsidP="00C914A8">
            <w:pPr>
              <w:pStyle w:val="Prrafodelista"/>
              <w:spacing w:line="240" w:lineRule="auto"/>
              <w:rPr>
                <w:rStyle w:val="Hipervnculo"/>
                <w:color w:val="auto"/>
                <w:sz w:val="18"/>
                <w:szCs w:val="18"/>
                <w:u w:val="none"/>
              </w:rPr>
            </w:pPr>
            <w:hyperlink r:id="rId134"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2A5A99" w:rsidP="00C914A8">
            <w:pPr>
              <w:pStyle w:val="Prrafodelista"/>
              <w:spacing w:line="240" w:lineRule="auto"/>
              <w:rPr>
                <w:rStyle w:val="Hipervnculo"/>
                <w:color w:val="auto"/>
                <w:sz w:val="18"/>
                <w:szCs w:val="18"/>
                <w:u w:val="none"/>
              </w:rPr>
            </w:pPr>
            <w:hyperlink r:id="rId135" w:history="1">
              <w:r w:rsidR="00F604E0" w:rsidRPr="00D23611">
                <w:rPr>
                  <w:rStyle w:val="Hipervnculo"/>
                  <w:color w:val="auto"/>
                  <w:sz w:val="18"/>
                  <w:szCs w:val="18"/>
                  <w:u w:val="none"/>
                </w:rPr>
                <w:t>NLM.NIH.gov</w:t>
              </w:r>
            </w:hyperlink>
          </w:p>
          <w:p w14:paraId="2A7A43CA" w14:textId="77777777" w:rsidR="00F604E0" w:rsidRPr="00D23611" w:rsidRDefault="002A5A99" w:rsidP="00C914A8">
            <w:pPr>
              <w:pStyle w:val="Prrafodelista"/>
              <w:spacing w:line="240" w:lineRule="auto"/>
              <w:rPr>
                <w:rStyle w:val="Hipervnculo"/>
                <w:color w:val="auto"/>
                <w:sz w:val="18"/>
                <w:szCs w:val="18"/>
                <w:u w:val="none"/>
              </w:rPr>
            </w:pPr>
            <w:hyperlink r:id="rId136"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2A5A99" w:rsidP="00C914A8">
            <w:pPr>
              <w:pStyle w:val="Prrafodelista"/>
              <w:spacing w:line="240" w:lineRule="auto"/>
              <w:rPr>
                <w:rStyle w:val="Hipervnculo"/>
                <w:color w:val="auto"/>
                <w:sz w:val="18"/>
                <w:szCs w:val="18"/>
                <w:u w:val="none"/>
                <w:lang w:val="en-US"/>
              </w:rPr>
            </w:pPr>
            <w:hyperlink r:id="rId137" w:history="1">
              <w:r w:rsidR="00F604E0" w:rsidRPr="00D23611">
                <w:rPr>
                  <w:rStyle w:val="Hipervnculo"/>
                  <w:color w:val="auto"/>
                  <w:sz w:val="18"/>
                  <w:szCs w:val="18"/>
                  <w:u w:val="none"/>
                  <w:lang w:val="en-US"/>
                </w:rPr>
                <w:t>ChicagoManualOfStyle.org</w:t>
              </w:r>
            </w:hyperlink>
          </w:p>
          <w:p w14:paraId="2D8446A0" w14:textId="77777777" w:rsidR="00F604E0" w:rsidRPr="00D23611" w:rsidRDefault="002A5A99" w:rsidP="00C914A8">
            <w:pPr>
              <w:pStyle w:val="Prrafodelista"/>
              <w:spacing w:line="240" w:lineRule="auto"/>
              <w:rPr>
                <w:rStyle w:val="Hipervnculo"/>
                <w:color w:val="auto"/>
                <w:sz w:val="18"/>
                <w:szCs w:val="18"/>
                <w:u w:val="none"/>
                <w:lang w:val="en-US"/>
              </w:rPr>
            </w:pPr>
            <w:hyperlink r:id="rId138"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2A5A99" w:rsidP="00C914A8">
            <w:pPr>
              <w:pStyle w:val="Prrafodelista"/>
              <w:spacing w:line="240" w:lineRule="auto"/>
              <w:rPr>
                <w:rStyle w:val="Hipervnculo"/>
                <w:color w:val="auto"/>
                <w:sz w:val="18"/>
                <w:szCs w:val="18"/>
                <w:u w:val="none"/>
                <w:lang w:val="en-US"/>
              </w:rPr>
            </w:pPr>
            <w:hyperlink r:id="rId139"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2A5A99" w:rsidP="00C914A8">
            <w:pPr>
              <w:pStyle w:val="Prrafodelista"/>
              <w:spacing w:line="240" w:lineRule="auto"/>
              <w:rPr>
                <w:rStyle w:val="Hipervnculo"/>
                <w:color w:val="auto"/>
                <w:sz w:val="18"/>
                <w:szCs w:val="18"/>
                <w:u w:val="none"/>
              </w:rPr>
            </w:pPr>
            <w:hyperlink r:id="rId140"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2A5A99" w:rsidP="00C914A8">
            <w:pPr>
              <w:pStyle w:val="Prrafodelista"/>
              <w:spacing w:line="240" w:lineRule="auto"/>
              <w:rPr>
                <w:rStyle w:val="Hipervnculo"/>
                <w:color w:val="auto"/>
                <w:sz w:val="18"/>
                <w:szCs w:val="18"/>
                <w:u w:val="none"/>
              </w:rPr>
            </w:pPr>
            <w:hyperlink r:id="rId141"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2A5A99" w:rsidP="00C914A8">
            <w:pPr>
              <w:pStyle w:val="Prrafodelista"/>
              <w:spacing w:line="240" w:lineRule="auto"/>
              <w:rPr>
                <w:rStyle w:val="Hipervnculo"/>
                <w:color w:val="auto"/>
                <w:sz w:val="18"/>
                <w:szCs w:val="18"/>
                <w:u w:val="none"/>
              </w:rPr>
            </w:pPr>
            <w:hyperlink r:id="rId142"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A74593">
      <w:pPr>
        <w:pStyle w:val="Ttulo1"/>
        <w:rPr>
          <w:rStyle w:val="Textoennegrita"/>
          <w:bCs/>
          <w:sz w:val="40"/>
        </w:rPr>
      </w:pPr>
      <w:r>
        <w:rPr>
          <w:rStyle w:val="Textoennegrita"/>
          <w:bCs/>
          <w:sz w:val="40"/>
        </w:rPr>
        <w:t>Bibliografía</w:t>
      </w:r>
    </w:p>
    <w:p w14:paraId="02A23774" w14:textId="24A11E03" w:rsidR="009B6361" w:rsidRPr="00FD2C77" w:rsidRDefault="009B6361" w:rsidP="00822F51">
      <w:pPr>
        <w:pStyle w:val="NormalWeb"/>
        <w:ind w:left="720" w:hanging="720"/>
        <w:rPr>
          <w:rStyle w:val="Hipervnculo"/>
          <w:lang w:val="en-GB"/>
        </w:rPr>
      </w:pPr>
      <w:r w:rsidRPr="00FD2C77">
        <w:rPr>
          <w:i/>
          <w:iCs/>
        </w:rPr>
        <w:t xml:space="preserve">Arduino Uno Rev3 | Arduino </w:t>
      </w:r>
      <w:proofErr w:type="spellStart"/>
      <w:r w:rsidRPr="00FD2C77">
        <w:rPr>
          <w:i/>
          <w:iCs/>
        </w:rPr>
        <w:t>Official</w:t>
      </w:r>
      <w:proofErr w:type="spellEnd"/>
      <w:r w:rsidRPr="00FD2C77">
        <w:rPr>
          <w:i/>
          <w:iCs/>
        </w:rPr>
        <w:t xml:space="preserve"> Store</w:t>
      </w:r>
      <w:r w:rsidRPr="00FD2C77">
        <w:t xml:space="preserve">. </w:t>
      </w:r>
      <w:r>
        <w:t xml:space="preserve">(2017). Arduino UNO 2017. </w:t>
      </w:r>
      <w:hyperlink r:id="rId143" w:history="1">
        <w:r w:rsidR="00B62498" w:rsidRPr="00FD2C77">
          <w:rPr>
            <w:rStyle w:val="Hipervnculo"/>
            <w:lang w:val="en-GB"/>
          </w:rPr>
          <w:t>https://store.arduino.cc/arduino-uno-rev3</w:t>
        </w:r>
      </w:hyperlink>
    </w:p>
    <w:p w14:paraId="01D740B9" w14:textId="5B17B9A8" w:rsidR="00652EB8" w:rsidRDefault="00652EB8" w:rsidP="00652EB8">
      <w:pPr>
        <w:pStyle w:val="NormalWeb"/>
        <w:ind w:left="720" w:hanging="720"/>
        <w:rPr>
          <w:lang w:val="fr-FR"/>
        </w:rPr>
      </w:pPr>
      <w:proofErr w:type="spellStart"/>
      <w:r w:rsidRPr="00652EB8">
        <w:rPr>
          <w:lang w:val="en-GB"/>
        </w:rPr>
        <w:t>Azzola</w:t>
      </w:r>
      <w:proofErr w:type="spellEnd"/>
      <w:r w:rsidRPr="00652EB8">
        <w:rPr>
          <w:lang w:val="en-GB"/>
        </w:rPr>
        <w:t xml:space="preserve">, F. (2019, May 28). </w:t>
      </w:r>
      <w:proofErr w:type="spellStart"/>
      <w:r w:rsidRPr="00652EB8">
        <w:rPr>
          <w:i/>
          <w:iCs/>
          <w:lang w:val="en-GB"/>
        </w:rPr>
        <w:t>CoAP</w:t>
      </w:r>
      <w:proofErr w:type="spellEnd"/>
      <w:r w:rsidRPr="00652EB8">
        <w:rPr>
          <w:i/>
          <w:iCs/>
          <w:lang w:val="en-GB"/>
        </w:rPr>
        <w:t xml:space="preserve"> Protocol: Step-by-Step Guide</w:t>
      </w:r>
      <w:r w:rsidRPr="00652EB8">
        <w:rPr>
          <w:lang w:val="en-GB"/>
        </w:rPr>
        <w:t xml:space="preserve">. </w:t>
      </w:r>
      <w:proofErr w:type="spellStart"/>
      <w:r w:rsidRPr="00652EB8">
        <w:rPr>
          <w:lang w:val="fr-FR"/>
        </w:rPr>
        <w:t>Dzone-Coap</w:t>
      </w:r>
      <w:proofErr w:type="spellEnd"/>
      <w:r w:rsidRPr="00652EB8">
        <w:rPr>
          <w:lang w:val="fr-FR"/>
        </w:rPr>
        <w:t xml:space="preserve">. </w:t>
      </w:r>
      <w:hyperlink r:id="rId144" w:history="1">
        <w:r w:rsidR="00FF7AB2" w:rsidRPr="00874AF8">
          <w:rPr>
            <w:rStyle w:val="Hipervnculo"/>
            <w:lang w:val="fr-FR"/>
          </w:rPr>
          <w:t>https://dzone.com/articles/coap-protocol-step-by-step-guide</w:t>
        </w:r>
      </w:hyperlink>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proofErr w:type="gramStart"/>
      <w:r w:rsidRPr="00011E43">
        <w:rPr>
          <w:rFonts w:ascii="Times New Roman" w:eastAsia="Times New Roman" w:hAnsi="Times New Roman" w:cs="Times New Roman"/>
          <w:sz w:val="24"/>
          <w:szCs w:val="24"/>
          <w:lang w:eastAsia="es-CO"/>
        </w:rPr>
        <w:t>ksestupinan</w:t>
      </w:r>
      <w:proofErr w:type="spellEnd"/>
      <w:proofErr w:type="gramEnd"/>
      <w:r w:rsidRPr="00011E43">
        <w:rPr>
          <w:rFonts w:ascii="Times New Roman" w:eastAsia="Times New Roman" w:hAnsi="Times New Roman" w:cs="Times New Roman"/>
          <w:sz w:val="24"/>
          <w:szCs w:val="24"/>
          <w:lang w:eastAsia="es-CO"/>
        </w:rPr>
        <w:t xml:space="preserve">. </w:t>
      </w:r>
      <w:r w:rsidRPr="00FF7AB2">
        <w:rPr>
          <w:rFonts w:ascii="Times New Roman" w:eastAsia="Times New Roman" w:hAnsi="Times New Roman" w:cs="Times New Roman"/>
          <w:sz w:val="24"/>
          <w:szCs w:val="24"/>
          <w:lang w:eastAsia="es-CO"/>
        </w:rPr>
        <w:t xml:space="preserve">(2018, </w:t>
      </w:r>
      <w:proofErr w:type="spellStart"/>
      <w:r w:rsidRPr="00FF7AB2">
        <w:rPr>
          <w:rFonts w:ascii="Times New Roman" w:eastAsia="Times New Roman" w:hAnsi="Times New Roman" w:cs="Times New Roman"/>
          <w:sz w:val="24"/>
          <w:szCs w:val="24"/>
          <w:lang w:eastAsia="es-CO"/>
        </w:rPr>
        <w:t>October</w:t>
      </w:r>
      <w:proofErr w:type="spellEnd"/>
      <w:r w:rsidRPr="00FF7AB2">
        <w:rPr>
          <w:rFonts w:ascii="Times New Roman" w:eastAsia="Times New Roman" w:hAnsi="Times New Roman" w:cs="Times New Roman"/>
          <w:sz w:val="24"/>
          <w:szCs w:val="24"/>
          <w:lang w:eastAsia="es-CO"/>
        </w:rPr>
        <w:t xml:space="preserve">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xml:space="preserve">. </w:t>
      </w:r>
      <w:proofErr w:type="spellStart"/>
      <w:r w:rsidRPr="00FF7AB2">
        <w:rPr>
          <w:rFonts w:ascii="Times New Roman" w:eastAsia="Times New Roman" w:hAnsi="Times New Roman" w:cs="Times New Roman"/>
          <w:sz w:val="24"/>
          <w:szCs w:val="24"/>
          <w:lang w:eastAsia="es-CO"/>
        </w:rPr>
        <w:t>Bogota</w:t>
      </w:r>
      <w:proofErr w:type="spellEnd"/>
      <w:r w:rsidRPr="00FF7AB2">
        <w:rPr>
          <w:rFonts w:ascii="Times New Roman" w:eastAsia="Times New Roman" w:hAnsi="Times New Roman" w:cs="Times New Roman"/>
          <w:sz w:val="24"/>
          <w:szCs w:val="24"/>
          <w:lang w:eastAsia="es-CO"/>
        </w:rPr>
        <w:t>-</w:t>
      </w:r>
      <w:proofErr w:type="spellStart"/>
      <w:r w:rsidRPr="00FF7AB2">
        <w:rPr>
          <w:rFonts w:ascii="Times New Roman" w:eastAsia="Times New Roman" w:hAnsi="Times New Roman" w:cs="Times New Roman"/>
          <w:sz w:val="24"/>
          <w:szCs w:val="24"/>
          <w:lang w:eastAsia="es-CO"/>
        </w:rPr>
        <w:t>Asi</w:t>
      </w:r>
      <w:proofErr w:type="spellEnd"/>
      <w:r w:rsidRPr="00FF7AB2">
        <w:rPr>
          <w:rFonts w:ascii="Times New Roman" w:eastAsia="Times New Roman" w:hAnsi="Times New Roman" w:cs="Times New Roman"/>
          <w:sz w:val="24"/>
          <w:szCs w:val="24"/>
          <w:lang w:eastAsia="es-CO"/>
        </w:rPr>
        <w:t>-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Pr>
          <w:rFonts w:ascii="Times New Roman" w:eastAsia="Times New Roman" w:hAnsi="Times New Roman" w:cs="Times New Roman"/>
          <w:sz w:val="24"/>
          <w:szCs w:val="24"/>
          <w:lang w:val="en-GB" w:eastAsia="es-CO"/>
        </w:rPr>
        <w:lastRenderedPageBreak/>
        <w:t xml:space="preserve">Cope. S. (2020, 10 </w:t>
      </w:r>
      <w:proofErr w:type="spellStart"/>
      <w:proofErr w:type="gramStart"/>
      <w:r>
        <w:rPr>
          <w:rFonts w:ascii="Times New Roman" w:eastAsia="Times New Roman" w:hAnsi="Times New Roman" w:cs="Times New Roman"/>
          <w:sz w:val="24"/>
          <w:szCs w:val="24"/>
          <w:lang w:val="en-GB" w:eastAsia="es-CO"/>
        </w:rPr>
        <w:t>september</w:t>
      </w:r>
      <w:proofErr w:type="spellEnd"/>
      <w:proofErr w:type="gramEnd"/>
      <w:r>
        <w:rPr>
          <w:rFonts w:ascii="Times New Roman" w:eastAsia="Times New Roman" w:hAnsi="Times New Roman" w:cs="Times New Roman"/>
          <w:sz w:val="24"/>
          <w:szCs w:val="24"/>
          <w:lang w:val="en-GB" w:eastAsia="es-CO"/>
        </w:rPr>
        <w:t xml:space="preserve">).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w:t>
      </w:r>
      <w:proofErr w:type="spellStart"/>
      <w:proofErr w:type="gramStart"/>
      <w:r>
        <w:rPr>
          <w:rFonts w:ascii="Times New Roman" w:eastAsia="Times New Roman" w:hAnsi="Times New Roman" w:cs="Times New Roman"/>
          <w:sz w:val="24"/>
          <w:szCs w:val="24"/>
          <w:lang w:val="en-GB" w:eastAsia="es-CO"/>
        </w:rPr>
        <w:t>steves</w:t>
      </w:r>
      <w:proofErr w:type="spellEnd"/>
      <w:proofErr w:type="gramEnd"/>
      <w:r>
        <w:rPr>
          <w:rFonts w:ascii="Times New Roman" w:eastAsia="Times New Roman" w:hAnsi="Times New Roman" w:cs="Times New Roman"/>
          <w:sz w:val="24"/>
          <w:szCs w:val="24"/>
          <w:lang w:val="en-GB" w:eastAsia="es-CO"/>
        </w:rPr>
        <w:t xml:space="preserve">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45" w:history="1">
        <w:r w:rsidR="00652EB8" w:rsidRPr="007F6A62">
          <w:rPr>
            <w:rStyle w:val="Hipervnculo"/>
            <w:rFonts w:ascii="Times New Roman" w:eastAsia="Times New Roman" w:hAnsi="Times New Roman" w:cs="Times New Roman"/>
            <w:sz w:val="24"/>
            <w:szCs w:val="24"/>
            <w:lang w:val="en-GB" w:eastAsia="es-CO"/>
          </w:rPr>
          <w:t>http://www.steves-internet-guide.com/mqtt-works/</w:t>
        </w:r>
      </w:hyperlink>
    </w:p>
    <w:p w14:paraId="04427ED7" w14:textId="77777777" w:rsidR="00652EB8" w:rsidRPr="00FD2C77" w:rsidRDefault="00652EB8" w:rsidP="00CB4FBD">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
    <w:p w14:paraId="545F0D92" w14:textId="1F0B403F" w:rsidR="00AE118C" w:rsidRDefault="00B62498" w:rsidP="00822F51">
      <w:pPr>
        <w:pStyle w:val="NormalWeb"/>
        <w:ind w:left="720" w:hanging="720"/>
        <w:rPr>
          <w:lang w:val="en-GB"/>
        </w:rPr>
      </w:pPr>
      <w:proofErr w:type="spellStart"/>
      <w:r>
        <w:rPr>
          <w:i/>
          <w:iCs/>
          <w:lang w:val="en-GB"/>
        </w:rPr>
        <w:t>Dragino</w:t>
      </w:r>
      <w:proofErr w:type="spellEnd"/>
      <w:r w:rsidR="00AE118C" w:rsidRPr="00AE118C">
        <w:rPr>
          <w:i/>
          <w:iCs/>
          <w:lang w:val="en-GB"/>
        </w:rPr>
        <w:t>: About Us</w:t>
      </w:r>
      <w:r w:rsidR="00AE118C" w:rsidRPr="00AE118C">
        <w:rPr>
          <w:lang w:val="en-GB"/>
        </w:rPr>
        <w:t xml:space="preserve">. (2015). </w:t>
      </w:r>
      <w:hyperlink r:id="rId146"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proofErr w:type="spellStart"/>
      <w:r w:rsidRPr="00822F51">
        <w:rPr>
          <w:i/>
          <w:lang w:val="en-GB"/>
        </w:rPr>
        <w:t>Dragino</w:t>
      </w:r>
      <w:proofErr w:type="spellEnd"/>
      <w:r w:rsidRPr="00822F51">
        <w:rPr>
          <w:i/>
          <w:lang w:val="en-GB"/>
        </w:rPr>
        <w:t xml:space="preserve"> GPS</w:t>
      </w:r>
      <w:r>
        <w:rPr>
          <w:i/>
          <w:lang w:val="en-GB"/>
        </w:rPr>
        <w:t>.</w:t>
      </w:r>
      <w:r>
        <w:rPr>
          <w:lang w:val="en-GB"/>
        </w:rPr>
        <w:t xml:space="preserve"> </w:t>
      </w:r>
      <w:proofErr w:type="spellStart"/>
      <w:r w:rsidRPr="00822F51">
        <w:rPr>
          <w:i/>
          <w:iCs/>
          <w:lang w:val="en-GB"/>
        </w:rPr>
        <w:t>LoRaWAN</w:t>
      </w:r>
      <w:proofErr w:type="spellEnd"/>
      <w:r w:rsidRPr="00822F51">
        <w:rPr>
          <w:i/>
          <w:iCs/>
          <w:lang w:val="en-GB"/>
        </w:rPr>
        <w:t xml:space="preserve"> GPS Tracker with 9-axis accelerometer-LGT92</w:t>
      </w:r>
      <w:r w:rsidRPr="00822F51">
        <w:rPr>
          <w:lang w:val="en-GB"/>
        </w:rPr>
        <w:t xml:space="preserve">. (2019, August 11). </w:t>
      </w:r>
      <w:proofErr w:type="spellStart"/>
      <w:r w:rsidRPr="00822F51">
        <w:rPr>
          <w:lang w:val="en-GB"/>
        </w:rPr>
        <w:t>Dragino</w:t>
      </w:r>
      <w:proofErr w:type="spellEnd"/>
      <w:r w:rsidRPr="00822F51">
        <w:rPr>
          <w:lang w:val="en-GB"/>
        </w:rPr>
        <w:t xml:space="preserve"> GPS. https://www.dragino.com/products/lora-lorawan-end-node/item/142-lgt-92.html</w:t>
      </w:r>
    </w:p>
    <w:p w14:paraId="2BA48353" w14:textId="1BB2B347" w:rsidR="00822F51" w:rsidRDefault="00822F51" w:rsidP="00822F51">
      <w:pPr>
        <w:pStyle w:val="NormalWeb"/>
        <w:ind w:left="720" w:hanging="720"/>
        <w:rPr>
          <w:rStyle w:val="Hipervnculo"/>
          <w:lang w:val="en-GB"/>
        </w:rPr>
      </w:pPr>
      <w:proofErr w:type="spellStart"/>
      <w:r w:rsidRPr="00822F51">
        <w:rPr>
          <w:i/>
          <w:lang w:val="en-GB"/>
        </w:rPr>
        <w:t>Dragino</w:t>
      </w:r>
      <w:proofErr w:type="spellEnd"/>
      <w:r w:rsidRPr="00822F51">
        <w:rPr>
          <w:i/>
          <w:lang w:val="en-GB"/>
        </w:rPr>
        <w:t xml:space="preserve"> Distance</w:t>
      </w:r>
      <w:r w:rsidRPr="00822F51">
        <w:rPr>
          <w:lang w:val="en-GB"/>
        </w:rPr>
        <w:t xml:space="preserve">. </w:t>
      </w:r>
      <w:r w:rsidRPr="00822F51">
        <w:rPr>
          <w:i/>
          <w:iCs/>
          <w:lang w:val="en-GB"/>
        </w:rPr>
        <w:t xml:space="preserve">LDDS75 </w:t>
      </w:r>
      <w:proofErr w:type="spellStart"/>
      <w:r w:rsidRPr="00822F51">
        <w:rPr>
          <w:i/>
          <w:iCs/>
          <w:lang w:val="en-GB"/>
        </w:rPr>
        <w:t>LoRaWAN</w:t>
      </w:r>
      <w:proofErr w:type="spellEnd"/>
      <w:r w:rsidRPr="00822F51">
        <w:rPr>
          <w:i/>
          <w:iCs/>
          <w:lang w:val="en-GB"/>
        </w:rPr>
        <w:t xml:space="preserve"> Distance Detection Sensor</w:t>
      </w:r>
      <w:r w:rsidRPr="00822F51">
        <w:rPr>
          <w:lang w:val="en-GB"/>
        </w:rPr>
        <w:t xml:space="preserve">. (2020, June 10). </w:t>
      </w:r>
      <w:hyperlink r:id="rId147"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6C1AF1">
        <w:rPr>
          <w:rFonts w:ascii="Times New Roman" w:eastAsia="Times New Roman" w:hAnsi="Times New Roman" w:cs="Times New Roman"/>
          <w:i/>
          <w:sz w:val="24"/>
          <w:szCs w:val="24"/>
          <w:lang w:val="en-GB" w:eastAsia="es-CO"/>
        </w:rPr>
        <w:t>Dragino</w:t>
      </w:r>
      <w:proofErr w:type="spellEnd"/>
      <w:r w:rsidRPr="006C1AF1">
        <w:rPr>
          <w:rFonts w:ascii="Times New Roman" w:eastAsia="Times New Roman" w:hAnsi="Times New Roman" w:cs="Times New Roman"/>
          <w:i/>
          <w:sz w:val="24"/>
          <w:szCs w:val="24"/>
          <w:lang w:val="en-GB" w:eastAsia="es-CO"/>
        </w:rPr>
        <w:t xml:space="preserve">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 xml:space="preserve">LG02 Dual Channels </w:t>
      </w:r>
      <w:proofErr w:type="spellStart"/>
      <w:r w:rsidRPr="006C1AF1">
        <w:rPr>
          <w:rFonts w:ascii="Times New Roman" w:eastAsia="Times New Roman" w:hAnsi="Times New Roman" w:cs="Times New Roman"/>
          <w:i/>
          <w:iCs/>
          <w:sz w:val="24"/>
          <w:szCs w:val="24"/>
          <w:lang w:val="en-GB" w:eastAsia="es-CO"/>
        </w:rPr>
        <w:t>LoRa</w:t>
      </w:r>
      <w:proofErr w:type="spellEnd"/>
      <w:r w:rsidRPr="006C1AF1">
        <w:rPr>
          <w:rFonts w:ascii="Times New Roman" w:eastAsia="Times New Roman" w:hAnsi="Times New Roman" w:cs="Times New Roman"/>
          <w:i/>
          <w:iCs/>
          <w:sz w:val="24"/>
          <w:szCs w:val="24"/>
          <w:lang w:val="en-GB" w:eastAsia="es-CO"/>
        </w:rPr>
        <w:t xml:space="preserve">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48"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4E3DFEA" w14:textId="77777777" w:rsidR="002E230F" w:rsidRP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Robert Gove’s Block. https://bl.ocks.org/rpgove/0060ff3b656618e9136b</w:t>
      </w:r>
    </w:p>
    <w:p w14:paraId="134D7946" w14:textId="4C203E70" w:rsidR="00AA24A2" w:rsidRDefault="00AA24A2" w:rsidP="00AA24A2">
      <w:pPr>
        <w:pStyle w:val="NormalWeb"/>
        <w:ind w:left="720" w:hanging="720"/>
      </w:pPr>
      <w:proofErr w:type="spellStart"/>
      <w:r w:rsidRPr="002E230F">
        <w:rPr>
          <w:lang w:val="en-GB"/>
        </w:rPr>
        <w:t>Hoplin</w:t>
      </w:r>
      <w:proofErr w:type="spellEnd"/>
      <w:r w:rsidRPr="002E230F">
        <w:rPr>
          <w:lang w:val="en-GB"/>
        </w:rPr>
        <w:t xml:space="preserve">, I. (2019, August 6). </w:t>
      </w:r>
      <w:r>
        <w:rPr>
          <w:i/>
          <w:iCs/>
        </w:rPr>
        <w:t>MQTT: un protocolo abierto de red y su importancia en el IoT</w:t>
      </w:r>
      <w:r>
        <w:t xml:space="preserve">. Open-MQTT. </w:t>
      </w:r>
      <w:hyperlink r:id="rId149"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w:t>
      </w:r>
      <w:proofErr w:type="spellStart"/>
      <w:r w:rsidRPr="00683E27">
        <w:rPr>
          <w:rFonts w:ascii="Times New Roman" w:eastAsia="Times New Roman" w:hAnsi="Times New Roman" w:cs="Times New Roman"/>
          <w:sz w:val="24"/>
          <w:szCs w:val="24"/>
          <w:lang w:val="en-GB" w:eastAsia="es-CO"/>
        </w:rPr>
        <w:t>n.d.</w:t>
      </w:r>
      <w:proofErr w:type="spellEnd"/>
      <w:r w:rsidRPr="00683E27">
        <w:rPr>
          <w:rFonts w:ascii="Times New Roman" w:eastAsia="Times New Roman" w:hAnsi="Times New Roman" w:cs="Times New Roman"/>
          <w:sz w:val="24"/>
          <w:szCs w:val="24"/>
          <w:lang w:val="en-GB" w:eastAsia="es-CO"/>
        </w:rPr>
        <w:t>).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w:t>
      </w:r>
      <w:proofErr w:type="spellStart"/>
      <w:r>
        <w:t>September</w:t>
      </w:r>
      <w:proofErr w:type="spellEnd"/>
      <w:r>
        <w:t xml:space="preserve">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4FE7EA38" w:rsidR="00295C88"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w:t>
      </w:r>
      <w:proofErr w:type="spellStart"/>
      <w:r w:rsidRPr="00AA4748">
        <w:rPr>
          <w:rFonts w:ascii="Times New Roman" w:eastAsia="Times New Roman" w:hAnsi="Times New Roman" w:cs="Times New Roman"/>
          <w:sz w:val="24"/>
          <w:szCs w:val="24"/>
          <w:lang w:val="en-GB" w:eastAsia="es-CO"/>
        </w:rPr>
        <w:t>Xinyuan</w:t>
      </w:r>
      <w:proofErr w:type="spellEnd"/>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w:t>
      </w:r>
      <w:proofErr w:type="spellStart"/>
      <w:r w:rsidRPr="00AA4748">
        <w:rPr>
          <w:rFonts w:ascii="Times New Roman" w:eastAsia="Times New Roman" w:hAnsi="Times New Roman" w:cs="Times New Roman"/>
          <w:i/>
          <w:iCs/>
          <w:sz w:val="24"/>
          <w:szCs w:val="24"/>
          <w:lang w:val="en-GB" w:eastAsia="es-CO"/>
        </w:rPr>
        <w:t>Xin</w:t>
      </w:r>
      <w:proofErr w:type="spellEnd"/>
      <w:r w:rsidRPr="00AA4748">
        <w:rPr>
          <w:rFonts w:ascii="Times New Roman" w:eastAsia="Times New Roman" w:hAnsi="Times New Roman" w:cs="Times New Roman"/>
          <w:i/>
          <w:iCs/>
          <w:sz w:val="24"/>
          <w:szCs w:val="24"/>
          <w:lang w:val="en-GB" w:eastAsia="es-CO"/>
        </w:rPr>
        <w:t xml:space="preserve"> Yuan Electronic Technology Co., Ltd</w:t>
      </w:r>
      <w:r w:rsidRPr="00AA4748">
        <w:rPr>
          <w:rFonts w:ascii="Times New Roman" w:eastAsia="Times New Roman" w:hAnsi="Times New Roman" w:cs="Times New Roman"/>
          <w:sz w:val="24"/>
          <w:szCs w:val="24"/>
          <w:lang w:val="en-GB" w:eastAsia="es-CO"/>
        </w:rPr>
        <w:t>. (2017, May 12)</w:t>
      </w:r>
      <w:proofErr w:type="gramStart"/>
      <w:r w:rsidRPr="00AA4748">
        <w:rPr>
          <w:rFonts w:ascii="Times New Roman" w:eastAsia="Times New Roman" w:hAnsi="Times New Roman" w:cs="Times New Roman"/>
          <w:sz w:val="24"/>
          <w:szCs w:val="24"/>
          <w:lang w:val="en-GB" w:eastAsia="es-CO"/>
        </w:rPr>
        <w:t>..</w:t>
      </w:r>
      <w:proofErr w:type="gramEnd"/>
      <w:r w:rsidRPr="00AA4748">
        <w:rPr>
          <w:rFonts w:ascii="Times New Roman" w:eastAsia="Times New Roman" w:hAnsi="Times New Roman" w:cs="Times New Roman"/>
          <w:sz w:val="24"/>
          <w:szCs w:val="24"/>
          <w:lang w:val="en-GB" w:eastAsia="es-CO"/>
        </w:rPr>
        <w:t xml:space="preserve"> </w:t>
      </w:r>
      <w:hyperlink r:id="rId150"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FD2C77">
        <w:rPr>
          <w:rFonts w:ascii="Times New Roman" w:eastAsia="Times New Roman" w:hAnsi="Times New Roman" w:cs="Times New Roman"/>
          <w:sz w:val="24"/>
          <w:szCs w:val="24"/>
          <w:lang w:val="en-GB" w:eastAsia="es-CO"/>
        </w:rPr>
        <w:t>Msv</w:t>
      </w:r>
      <w:proofErr w:type="spellEnd"/>
      <w:r w:rsidRPr="00FD2C77">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51"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175ED5">
        <w:rPr>
          <w:rFonts w:ascii="Times New Roman" w:eastAsia="Times New Roman" w:hAnsi="Times New Roman" w:cs="Times New Roman"/>
          <w:sz w:val="24"/>
          <w:szCs w:val="24"/>
          <w:lang w:eastAsia="es-CO"/>
        </w:rPr>
        <w:lastRenderedPageBreak/>
        <w:t>Naylampmechatronics</w:t>
      </w:r>
      <w:proofErr w:type="spellEnd"/>
      <w:r w:rsidRPr="00175ED5">
        <w:rPr>
          <w:rFonts w:ascii="Times New Roman" w:eastAsia="Times New Roman" w:hAnsi="Times New Roman" w:cs="Times New Roman"/>
          <w:sz w:val="24"/>
          <w:szCs w:val="24"/>
          <w:lang w:eastAsia="es-CO"/>
        </w:rPr>
        <w:t>.</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406C75">
        <w:rPr>
          <w:rFonts w:ascii="Times New Roman" w:eastAsia="Times New Roman" w:hAnsi="Times New Roman" w:cs="Times New Roman"/>
          <w:sz w:val="24"/>
          <w:szCs w:val="24"/>
          <w:lang w:eastAsia="es-CO"/>
        </w:rPr>
        <w:t>(2016, June 25)</w:t>
      </w:r>
      <w:r w:rsidRPr="00096B72">
        <w:rPr>
          <w:rFonts w:ascii="Times New Roman" w:eastAsia="Times New Roman" w:hAnsi="Times New Roman" w:cs="Times New Roman"/>
          <w:sz w:val="24"/>
          <w:szCs w:val="24"/>
          <w:lang w:eastAsia="es-CO"/>
        </w:rPr>
        <w:t xml:space="preserve">. </w:t>
      </w:r>
      <w:hyperlink r:id="rId152" w:history="1">
        <w:r w:rsidRPr="007F6A62">
          <w:rPr>
            <w:rStyle w:val="Hipervnculo"/>
            <w:rFonts w:ascii="Times New Roman" w:eastAsia="Times New Roman" w:hAnsi="Times New Roman" w:cs="Times New Roman"/>
            <w:sz w:val="24"/>
            <w:szCs w:val="24"/>
            <w:lang w:eastAsia="es-CO"/>
          </w:rPr>
          <w:t>https://naylampmechatronics.com/blog/18_Tutorial-M%C3%B3dulo-GPS-con-Arduino.html</w:t>
        </w:r>
      </w:hyperlink>
    </w:p>
    <w:p w14:paraId="5038E84E" w14:textId="77777777" w:rsidR="00295C88" w:rsidRDefault="00295C88" w:rsidP="00295C88">
      <w:pPr>
        <w:pStyle w:val="NormalWeb"/>
        <w:ind w:left="720" w:hanging="720"/>
        <w:rPr>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r w:rsidR="002A5A99">
        <w:fldChar w:fldCharType="begin"/>
      </w:r>
      <w:r w:rsidR="002A5A99" w:rsidRPr="002A5A99">
        <w:rPr>
          <w:lang w:val="de-DE"/>
        </w:rPr>
        <w:instrText xml:space="preserve"> HYPERLINK "https://medium.com/pruebas-de-laboratorio-de-la-modulaci%C3%B3n-lora/modulaci%C3%B3n-lora-4ad74cabd59e" </w:instrText>
      </w:r>
      <w:r w:rsidR="002A5A99">
        <w:fldChar w:fldCharType="separate"/>
      </w:r>
      <w:r w:rsidRPr="007E7A30">
        <w:rPr>
          <w:rStyle w:val="Hipervnculo"/>
          <w:lang w:val="de-DE"/>
        </w:rPr>
        <w:t>https://medium.com/pruebas-de-laboratorio-de-la-modulaci%C3%B3n-lora/modulaci%C3%B3n-lora-4ad74cabd59e</w:t>
      </w:r>
      <w:r w:rsidR="002A5A99">
        <w:rPr>
          <w:rStyle w:val="Hipervnculo"/>
          <w:lang w:val="de-DE"/>
        </w:rPr>
        <w:fldChar w:fldCharType="end"/>
      </w:r>
    </w:p>
    <w:p w14:paraId="3234E00A" w14:textId="77777777" w:rsidR="00295C88" w:rsidRPr="00781982"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81267A">
        <w:rPr>
          <w:rFonts w:ascii="Times New Roman" w:eastAsia="Times New Roman" w:hAnsi="Times New Roman" w:cs="Times New Roman"/>
          <w:sz w:val="24"/>
          <w:szCs w:val="24"/>
          <w:lang w:val="en-GB" w:eastAsia="es-CO"/>
        </w:rPr>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153"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 xml:space="preserve">Advanced Message Queuing Protocol (AMQP) | Alexander </w:t>
      </w:r>
      <w:proofErr w:type="spellStart"/>
      <w:r w:rsidRPr="00C112AB">
        <w:rPr>
          <w:i/>
          <w:iCs/>
          <w:lang w:val="en-GB"/>
        </w:rPr>
        <w:t>Volov’s</w:t>
      </w:r>
      <w:proofErr w:type="spellEnd"/>
      <w:r w:rsidRPr="00C112AB">
        <w:rPr>
          <w:i/>
          <w:iCs/>
          <w:lang w:val="en-GB"/>
        </w:rPr>
        <w:t xml:space="preserve"> homepage</w:t>
      </w:r>
      <w:r w:rsidRPr="00C112AB">
        <w:rPr>
          <w:lang w:val="en-GB"/>
        </w:rPr>
        <w:t xml:space="preserve">. </w:t>
      </w:r>
      <w:hyperlink r:id="rId154" w:history="1">
        <w:r w:rsidR="00295C88" w:rsidRPr="00295C88">
          <w:rPr>
            <w:rStyle w:val="Hipervnculo"/>
          </w:rPr>
          <w:t>http://alexvolov.com/2016/06/amqp/</w:t>
        </w:r>
      </w:hyperlink>
    </w:p>
    <w:p w14:paraId="64F9EA85" w14:textId="6FFDF6E2" w:rsidR="00096B72"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155" w:history="1">
        <w:r w:rsidRPr="00EE087B">
          <w:rPr>
            <w:rStyle w:val="Hipervnculo"/>
            <w:rFonts w:ascii="Times New Roman" w:eastAsia="Times New Roman" w:hAnsi="Times New Roman" w:cs="Times New Roman"/>
            <w:sz w:val="24"/>
            <w:szCs w:val="24"/>
            <w:lang w:eastAsia="es-CO"/>
          </w:rPr>
          <w:t>https://www.arduino.cc/en/Guide/Introduction</w:t>
        </w:r>
      </w:hyperlink>
    </w:p>
    <w:p w14:paraId="649270C9" w14:textId="77777777" w:rsidR="00A74593" w:rsidRDefault="00A74593" w:rsidP="00295C88">
      <w:pPr>
        <w:spacing w:before="100" w:beforeAutospacing="1" w:after="100" w:afterAutospacing="1" w:line="240" w:lineRule="auto"/>
        <w:ind w:left="720" w:hanging="720"/>
      </w:pPr>
    </w:p>
    <w:p w14:paraId="69FD4EC5" w14:textId="657771F4" w:rsidR="00A74593" w:rsidRP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w:t>
      </w:r>
      <w:proofErr w:type="spellStart"/>
      <w:r w:rsidRPr="00A74593">
        <w:rPr>
          <w:rFonts w:ascii="Times New Roman" w:eastAsia="Times New Roman" w:hAnsi="Times New Roman" w:cs="Times New Roman"/>
          <w:sz w:val="24"/>
          <w:szCs w:val="24"/>
          <w:lang w:eastAsia="es-CO"/>
        </w:rPr>
        <w:t>July</w:t>
      </w:r>
      <w:proofErr w:type="spellEnd"/>
      <w:r w:rsidRPr="00A74593">
        <w:rPr>
          <w:rFonts w:ascii="Times New Roman" w:eastAsia="Times New Roman" w:hAnsi="Times New Roman" w:cs="Times New Roman"/>
          <w:sz w:val="24"/>
          <w:szCs w:val="24"/>
          <w:lang w:eastAsia="es-CO"/>
        </w:rPr>
        <w:t xml:space="preserve">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r w:rsidRPr="00A74593">
        <w:rPr>
          <w:rFonts w:ascii="Times New Roman" w:eastAsia="Times New Roman" w:hAnsi="Times New Roman" w:cs="Times New Roman"/>
          <w:sz w:val="24"/>
          <w:szCs w:val="24"/>
          <w:lang w:eastAsia="es-CO"/>
        </w:rPr>
        <w:t>https://www.elespectador.com/noticias/bogota/listos-los-contenedores-solo-falta-saber-donde-ubicarlos/</w:t>
      </w: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w:t>
      </w:r>
      <w:proofErr w:type="spellStart"/>
      <w:r w:rsidRPr="00FF7AB2">
        <w:rPr>
          <w:lang w:val="es-ES" w:eastAsia="es-CO"/>
        </w:rPr>
        <w:t>ksestupinan</w:t>
      </w:r>
      <w:proofErr w:type="spellEnd"/>
      <w:r w:rsidRPr="00FF7AB2">
        <w:rPr>
          <w:lang w:val="es-ES" w:eastAsia="es-CO"/>
        </w:rPr>
        <w:t>,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57"/>
      <w:headerReference w:type="default" r:id="rId158"/>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42080" w14:textId="77777777" w:rsidR="00EA461E" w:rsidRDefault="00EA461E" w:rsidP="00217026">
      <w:pPr>
        <w:spacing w:after="0" w:line="240" w:lineRule="auto"/>
      </w:pPr>
      <w:r>
        <w:separator/>
      </w:r>
    </w:p>
    <w:p w14:paraId="7E3F9C7F" w14:textId="77777777" w:rsidR="00EA461E" w:rsidRDefault="00EA461E"/>
  </w:endnote>
  <w:endnote w:type="continuationSeparator" w:id="0">
    <w:p w14:paraId="318B9975" w14:textId="77777777" w:rsidR="00EA461E" w:rsidRDefault="00EA461E" w:rsidP="00217026">
      <w:pPr>
        <w:spacing w:after="0" w:line="240" w:lineRule="auto"/>
      </w:pPr>
      <w:r>
        <w:continuationSeparator/>
      </w:r>
    </w:p>
    <w:p w14:paraId="538AFD43" w14:textId="77777777" w:rsidR="00EA461E" w:rsidRDefault="00EA46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2A5A99" w:rsidRDefault="002A5A99" w:rsidP="001A1B53">
    <w:pPr>
      <w:pStyle w:val="Piedepgina"/>
    </w:pPr>
  </w:p>
  <w:p w14:paraId="127EBD92" w14:textId="77777777" w:rsidR="002A5A99" w:rsidRDefault="002A5A9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ED898" w14:textId="77777777" w:rsidR="00EA461E" w:rsidRDefault="00EA461E" w:rsidP="00217026">
      <w:pPr>
        <w:spacing w:after="0" w:line="240" w:lineRule="auto"/>
      </w:pPr>
      <w:r>
        <w:separator/>
      </w:r>
    </w:p>
    <w:p w14:paraId="3D78122A" w14:textId="77777777" w:rsidR="00EA461E" w:rsidRDefault="00EA461E"/>
  </w:footnote>
  <w:footnote w:type="continuationSeparator" w:id="0">
    <w:p w14:paraId="1F833EB6" w14:textId="77777777" w:rsidR="00EA461E" w:rsidRDefault="00EA461E" w:rsidP="00217026">
      <w:pPr>
        <w:spacing w:after="0" w:line="240" w:lineRule="auto"/>
      </w:pPr>
      <w:r>
        <w:continuationSeparator/>
      </w:r>
    </w:p>
    <w:p w14:paraId="09099E3E" w14:textId="77777777" w:rsidR="00EA461E" w:rsidRDefault="00EA461E"/>
  </w:footnote>
  <w:footnote w:id="1">
    <w:p w14:paraId="1C0DE09F" w14:textId="39EF59BB" w:rsidR="002A5A99" w:rsidRDefault="002A5A99">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2">
    <w:p w14:paraId="2855080E" w14:textId="77777777" w:rsidR="002A5A99" w:rsidRPr="00A51660" w:rsidRDefault="002A5A99"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3">
    <w:p w14:paraId="1B9F8D07" w14:textId="0D49471D" w:rsidR="002A5A99" w:rsidRDefault="002A5A99">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4">
    <w:p w14:paraId="35434964" w14:textId="55178175" w:rsidR="002A5A99" w:rsidRDefault="002A5A99">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5">
    <w:p w14:paraId="18E3FDB6" w14:textId="4217D4E0" w:rsidR="002A5A99" w:rsidRDefault="002A5A99">
      <w:pPr>
        <w:pStyle w:val="Textonotapie"/>
      </w:pPr>
      <w:r>
        <w:rPr>
          <w:rStyle w:val="Refdenotaalpie"/>
        </w:rPr>
        <w:footnoteRef/>
      </w:r>
      <w:r>
        <w:t xml:space="preserve"> Especificación de la interfaz serial de comunicación síncrona usada para comunicaciones de corta distancia en sistemas embebidos</w:t>
      </w:r>
    </w:p>
  </w:footnote>
  <w:footnote w:id="6">
    <w:p w14:paraId="11518377" w14:textId="15B98CFF" w:rsidR="002A5A99" w:rsidRDefault="002A5A99">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7">
    <w:p w14:paraId="3D90E516" w14:textId="1C9B58EA" w:rsidR="002A5A99" w:rsidRDefault="002A5A99">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8">
    <w:p w14:paraId="5989081A" w14:textId="6DB935B7" w:rsidR="002A5A99" w:rsidRDefault="002A5A99">
      <w:pPr>
        <w:pStyle w:val="Textonotapie"/>
      </w:pPr>
      <w:r>
        <w:rPr>
          <w:rStyle w:val="Refdenotaalpie"/>
        </w:rPr>
        <w:footnoteRef/>
      </w:r>
      <w:r>
        <w:t xml:space="preserve"> Unidades administradoras especiales de servicios públicos.</w:t>
      </w:r>
    </w:p>
  </w:footnote>
  <w:footnote w:id="9">
    <w:p w14:paraId="67B6EFF8" w14:textId="7062273A" w:rsidR="002A5A99" w:rsidRDefault="002A5A99" w:rsidP="00901103">
      <w:pPr>
        <w:pStyle w:val="Textonotapie"/>
        <w:jc w:val="both"/>
      </w:pPr>
      <w:r>
        <w:rPr>
          <w:rStyle w:val="Refdenotaalpie"/>
        </w:rPr>
        <w:footnoteRef/>
      </w:r>
      <w:r>
        <w:t xml:space="preserve"> Es un trayecto en un grafo finito en el que si visitan todas las aristas del grafo exactamente una vez, se distingue de un ciclo </w:t>
      </w:r>
      <w:r w:rsidR="00901103">
        <w:t>E</w:t>
      </w:r>
      <w:r>
        <w:t xml:space="preserve">uleriano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2A5A99" w:rsidRPr="00E5508B" w14:paraId="2B5EAE5C" w14:textId="77777777" w:rsidTr="0065399E">
      <w:tc>
        <w:tcPr>
          <w:tcW w:w="709" w:type="dxa"/>
        </w:tcPr>
        <w:p w14:paraId="56EB8B9B" w14:textId="77777777" w:rsidR="002A5A99" w:rsidRPr="00E5508B" w:rsidRDefault="002A5A99"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7E2EBB">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2A5A99" w:rsidRPr="00E5508B" w:rsidRDefault="002A5A99"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2A5A99" w:rsidRPr="00937DB0" w:rsidRDefault="002A5A99"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2A5A99" w:rsidRPr="00937DB0" w14:paraId="2FBB5AE2" w14:textId="77777777" w:rsidTr="00C112AB">
      <w:tc>
        <w:tcPr>
          <w:tcW w:w="743" w:type="dxa"/>
        </w:tcPr>
        <w:p w14:paraId="32301802" w14:textId="77777777" w:rsidR="002A5A99" w:rsidRPr="00937DB0" w:rsidRDefault="002A5A99" w:rsidP="004055DE">
          <w:pPr>
            <w:pStyle w:val="Prrafodelista"/>
          </w:pPr>
          <w:r>
            <w:fldChar w:fldCharType="begin"/>
          </w:r>
          <w:r>
            <w:instrText xml:space="preserve"> PAGE   \* MERGEFORMAT </w:instrText>
          </w:r>
          <w:r>
            <w:fldChar w:fldCharType="separate"/>
          </w:r>
          <w:r w:rsidR="007E2EBB">
            <w:rPr>
              <w:noProof/>
            </w:rPr>
            <w:t>16</w:t>
          </w:r>
          <w:r>
            <w:rPr>
              <w:noProof/>
            </w:rPr>
            <w:fldChar w:fldCharType="end"/>
          </w:r>
        </w:p>
      </w:tc>
      <w:tc>
        <w:tcPr>
          <w:tcW w:w="7834" w:type="dxa"/>
          <w:noWrap/>
        </w:tcPr>
        <w:p w14:paraId="7A15C1DE" w14:textId="77777777" w:rsidR="002A5A99" w:rsidRPr="008E434C" w:rsidRDefault="002A5A99" w:rsidP="004055DE">
          <w:pPr>
            <w:pStyle w:val="Prrafodelista"/>
            <w:jc w:val="right"/>
          </w:pPr>
          <w:r>
            <w:t xml:space="preserve">Título de la tesis </w:t>
          </w:r>
          <w:r w:rsidRPr="00321A0C">
            <w:rPr>
              <w:rFonts w:cs="Arial"/>
              <w:szCs w:val="22"/>
            </w:rPr>
            <w:t>o trabajo de investigación</w:t>
          </w:r>
        </w:p>
      </w:tc>
    </w:tr>
  </w:tbl>
  <w:p w14:paraId="419A660B" w14:textId="77777777" w:rsidR="002A5A99" w:rsidRPr="00937DB0" w:rsidRDefault="002A5A99"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8E434C" w14:paraId="45F90444" w14:textId="77777777" w:rsidTr="008E434C">
      <w:tc>
        <w:tcPr>
          <w:tcW w:w="7686" w:type="dxa"/>
        </w:tcPr>
        <w:p w14:paraId="31CA25C8" w14:textId="77777777" w:rsidR="002A5A99" w:rsidRPr="008E434C" w:rsidRDefault="002A5A99" w:rsidP="004055DE">
          <w:pPr>
            <w:pStyle w:val="Prrafodelista"/>
          </w:pPr>
          <w:r>
            <w:t>Capítulo 1</w:t>
          </w:r>
        </w:p>
      </w:tc>
      <w:tc>
        <w:tcPr>
          <w:tcW w:w="1103" w:type="dxa"/>
          <w:noWrap/>
        </w:tcPr>
        <w:p w14:paraId="33184AC4" w14:textId="77777777" w:rsidR="002A5A99" w:rsidRPr="008E434C" w:rsidRDefault="002A5A99" w:rsidP="004055DE">
          <w:pPr>
            <w:pStyle w:val="Prrafodelista"/>
            <w:jc w:val="right"/>
          </w:pPr>
          <w:r>
            <w:fldChar w:fldCharType="begin"/>
          </w:r>
          <w:r>
            <w:instrText xml:space="preserve"> PAGE   \* MERGEFORMAT </w:instrText>
          </w:r>
          <w:r>
            <w:fldChar w:fldCharType="separate"/>
          </w:r>
          <w:r w:rsidR="007E2EBB">
            <w:rPr>
              <w:noProof/>
            </w:rPr>
            <w:t>15</w:t>
          </w:r>
          <w:r>
            <w:rPr>
              <w:noProof/>
            </w:rPr>
            <w:fldChar w:fldCharType="end"/>
          </w:r>
        </w:p>
      </w:tc>
    </w:tr>
  </w:tbl>
  <w:p w14:paraId="7D256DFB" w14:textId="77777777" w:rsidR="002A5A99" w:rsidRPr="003B3EB1" w:rsidRDefault="002A5A99"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2A5A99" w:rsidRPr="003B3EB1" w:rsidRDefault="002A5A99"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2A5A99" w:rsidRPr="00187CB1" w14:paraId="2E18CE68" w14:textId="77777777" w:rsidTr="006E0D9E">
      <w:tc>
        <w:tcPr>
          <w:tcW w:w="626" w:type="dxa"/>
        </w:tcPr>
        <w:p w14:paraId="346E6EB6" w14:textId="77777777" w:rsidR="002A5A99" w:rsidRPr="00187CB1" w:rsidRDefault="002A5A99"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7E2EBB" w:rsidRPr="007E2EBB">
            <w:rPr>
              <w:noProof/>
            </w:rPr>
            <w:t>40</w:t>
          </w:r>
          <w:r w:rsidRPr="00187CB1">
            <w:rPr>
              <w:szCs w:val="22"/>
            </w:rPr>
            <w:fldChar w:fldCharType="end"/>
          </w:r>
        </w:p>
      </w:tc>
      <w:tc>
        <w:tcPr>
          <w:tcW w:w="7951" w:type="dxa"/>
          <w:noWrap/>
        </w:tcPr>
        <w:p w14:paraId="0B9A00AE" w14:textId="77777777" w:rsidR="002A5A99" w:rsidRPr="00187CB1" w:rsidRDefault="002A5A99"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2" w:name="_Ref256693377"/>
      <w:bookmarkStart w:id="53" w:name="_Ref256693599"/>
      <w:bookmarkEnd w:id="52"/>
      <w:bookmarkEnd w:id="53"/>
    </w:tr>
  </w:tbl>
  <w:p w14:paraId="08B3324B" w14:textId="77777777" w:rsidR="002A5A99" w:rsidRPr="00937DB0" w:rsidRDefault="002A5A99"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A8021E" w14:paraId="18FA1175" w14:textId="77777777" w:rsidTr="008E434C">
      <w:tc>
        <w:tcPr>
          <w:tcW w:w="7686" w:type="dxa"/>
        </w:tcPr>
        <w:p w14:paraId="6EA6E1EC" w14:textId="7B9B59A3" w:rsidR="002A5A99" w:rsidRPr="00A8021E" w:rsidRDefault="002A5A99"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2A5A99" w:rsidRPr="00A8021E" w:rsidRDefault="002A5A99"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7E2EBB">
            <w:rPr>
              <w:rFonts w:cs="Arial"/>
              <w:noProof/>
              <w:szCs w:val="22"/>
            </w:rPr>
            <w:t>41</w:t>
          </w:r>
          <w:r w:rsidRPr="00A8021E">
            <w:rPr>
              <w:rFonts w:cs="Arial"/>
              <w:szCs w:val="22"/>
            </w:rPr>
            <w:fldChar w:fldCharType="end"/>
          </w:r>
        </w:p>
      </w:tc>
    </w:tr>
  </w:tbl>
  <w:p w14:paraId="4C7C7F15" w14:textId="77777777" w:rsidR="002A5A99" w:rsidRPr="003B3EB1" w:rsidRDefault="002A5A99"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2A5A99" w:rsidRPr="003B3EB1" w:rsidRDefault="002A5A99"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2A5A99" w:rsidRPr="00717B80" w14:paraId="3332FF4B" w14:textId="77777777" w:rsidTr="000C49DC">
      <w:tc>
        <w:tcPr>
          <w:tcW w:w="644" w:type="dxa"/>
        </w:tcPr>
        <w:p w14:paraId="4FDFA8A4" w14:textId="77777777" w:rsidR="002A5A99" w:rsidRPr="00717B80" w:rsidRDefault="002A5A99"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7E2EBB" w:rsidRPr="007E2EBB">
            <w:rPr>
              <w:noProof/>
            </w:rPr>
            <w:t>86</w:t>
          </w:r>
          <w:r w:rsidRPr="00717B80">
            <w:rPr>
              <w:szCs w:val="22"/>
            </w:rPr>
            <w:fldChar w:fldCharType="end"/>
          </w:r>
        </w:p>
      </w:tc>
      <w:tc>
        <w:tcPr>
          <w:tcW w:w="8145" w:type="dxa"/>
          <w:noWrap/>
        </w:tcPr>
        <w:p w14:paraId="5255733E" w14:textId="5FFA1497" w:rsidR="002A5A99" w:rsidRPr="00717B80" w:rsidRDefault="002A5A99" w:rsidP="00717B80">
          <w:pPr>
            <w:pStyle w:val="Prrafodelista"/>
            <w:jc w:val="right"/>
          </w:pPr>
        </w:p>
      </w:tc>
    </w:tr>
  </w:tbl>
  <w:p w14:paraId="4678BE0E" w14:textId="77777777" w:rsidR="002A5A99" w:rsidRPr="00937DB0" w:rsidRDefault="002A5A99"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717B80" w14:paraId="78CFAB36" w14:textId="77777777" w:rsidTr="008E434C">
      <w:tc>
        <w:tcPr>
          <w:tcW w:w="7686" w:type="dxa"/>
        </w:tcPr>
        <w:p w14:paraId="64FED25A" w14:textId="5AF4279A" w:rsidR="002A5A99" w:rsidRPr="00717B80" w:rsidRDefault="002A5A99" w:rsidP="00127E23">
          <w:pPr>
            <w:pStyle w:val="Prrafodelista"/>
          </w:pPr>
          <w:r>
            <w:t>Capítulo 4 Simulación de datos</w:t>
          </w:r>
        </w:p>
      </w:tc>
      <w:tc>
        <w:tcPr>
          <w:tcW w:w="1103" w:type="dxa"/>
          <w:noWrap/>
        </w:tcPr>
        <w:p w14:paraId="1ED8A8C7" w14:textId="77777777" w:rsidR="002A5A99" w:rsidRPr="00717B80" w:rsidRDefault="002A5A99"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7E2EBB">
            <w:rPr>
              <w:noProof/>
              <w:szCs w:val="22"/>
            </w:rPr>
            <w:t>85</w:t>
          </w:r>
          <w:r w:rsidRPr="00717B80">
            <w:rPr>
              <w:szCs w:val="22"/>
            </w:rPr>
            <w:fldChar w:fldCharType="end"/>
          </w:r>
        </w:p>
      </w:tc>
    </w:tr>
  </w:tbl>
  <w:p w14:paraId="51E83D6A" w14:textId="77777777" w:rsidR="002A5A99" w:rsidRPr="003B3EB1" w:rsidRDefault="002A5A99"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2A5A99" w:rsidRPr="003B3EB1" w:rsidRDefault="002A5A99"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2A5A99" w:rsidRPr="00937DB0" w14:paraId="30F69D04" w14:textId="77777777" w:rsidTr="000C49DC">
      <w:tc>
        <w:tcPr>
          <w:tcW w:w="644" w:type="dxa"/>
        </w:tcPr>
        <w:p w14:paraId="2ACDE6E5" w14:textId="77777777" w:rsidR="002A5A99" w:rsidRPr="00937DB0" w:rsidRDefault="002A5A99"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2A5A99" w:rsidRPr="00937DB0" w:rsidRDefault="002A5A99"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2A5A99" w:rsidRPr="00937DB0" w:rsidRDefault="002A5A99"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2A5A99" w:rsidRPr="006573E3" w14:paraId="473EC253" w14:textId="77777777" w:rsidTr="006F1C16">
      <w:tc>
        <w:tcPr>
          <w:tcW w:w="7686" w:type="dxa"/>
        </w:tcPr>
        <w:p w14:paraId="19EE7DA7" w14:textId="77777777" w:rsidR="002A5A99" w:rsidRPr="006573E3" w:rsidRDefault="002A5A99"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2A5A99" w:rsidRPr="006573E3" w:rsidRDefault="002A5A99"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E2EBB">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2A5A99" w:rsidRPr="00533AF9" w:rsidRDefault="002A5A99"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937DB0" w14:paraId="0EC1C37E" w14:textId="77777777" w:rsidTr="008E434C">
      <w:tc>
        <w:tcPr>
          <w:tcW w:w="7686" w:type="dxa"/>
        </w:tcPr>
        <w:p w14:paraId="02861347" w14:textId="0E81464F" w:rsidR="002A5A99" w:rsidRPr="00937DB0" w:rsidRDefault="002A5A99"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2A5A99" w:rsidRPr="00937DB0" w:rsidRDefault="002A5A99"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2A5A99" w:rsidRPr="003B3EB1" w:rsidRDefault="002A5A99"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2A5A99" w:rsidRPr="003B3EB1" w:rsidRDefault="002A5A99"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2A5A99" w:rsidRPr="00A8021E" w14:paraId="248BADCD" w14:textId="77777777" w:rsidTr="000C49DC">
      <w:tc>
        <w:tcPr>
          <w:tcW w:w="644" w:type="dxa"/>
        </w:tcPr>
        <w:p w14:paraId="76A7C0B3" w14:textId="77777777" w:rsidR="002A5A99" w:rsidRPr="00A8021E" w:rsidRDefault="002A5A99"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2A5A99" w:rsidRPr="00A8021E" w:rsidRDefault="002A5A99"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2A5A99" w:rsidRPr="00937DB0" w:rsidRDefault="002A5A99"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A8021E" w14:paraId="235721D5" w14:textId="77777777" w:rsidTr="008E434C">
      <w:tc>
        <w:tcPr>
          <w:tcW w:w="7686" w:type="dxa"/>
        </w:tcPr>
        <w:p w14:paraId="6D89DB48" w14:textId="77777777" w:rsidR="002A5A99" w:rsidRPr="00A8021E" w:rsidRDefault="002A5A99"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2A5A99" w:rsidRPr="00A8021E" w:rsidRDefault="002A5A99"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2A5A99" w:rsidRPr="003B3EB1" w:rsidRDefault="002A5A99"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2A5A99" w:rsidRPr="003B3EB1" w:rsidRDefault="002A5A99"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2A5A99" w:rsidRPr="00A8021E" w14:paraId="360FFBBB" w14:textId="77777777" w:rsidTr="000C49DC">
      <w:tc>
        <w:tcPr>
          <w:tcW w:w="644" w:type="dxa"/>
        </w:tcPr>
        <w:p w14:paraId="478689E6" w14:textId="77777777" w:rsidR="002A5A99" w:rsidRPr="00A8021E" w:rsidRDefault="002A5A99"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2A5A99" w:rsidRPr="00A8021E" w:rsidRDefault="002A5A99"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2A5A99" w:rsidRPr="00937DB0" w:rsidRDefault="002A5A99"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A8021E" w14:paraId="108CA324" w14:textId="77777777" w:rsidTr="008E434C">
      <w:tc>
        <w:tcPr>
          <w:tcW w:w="7686" w:type="dxa"/>
        </w:tcPr>
        <w:p w14:paraId="5CF173BA" w14:textId="77777777" w:rsidR="002A5A99" w:rsidRPr="00A8021E" w:rsidRDefault="002A5A99"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2A5A99" w:rsidRPr="00A8021E" w:rsidRDefault="002A5A99"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2A5A99" w:rsidRPr="003B3EB1" w:rsidRDefault="002A5A99"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2A5A99" w:rsidRPr="003B3EB1" w:rsidRDefault="002A5A99"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2A5A99" w:rsidRPr="00A8021E" w14:paraId="4C57BA22" w14:textId="77777777" w:rsidTr="000C49DC">
      <w:tc>
        <w:tcPr>
          <w:tcW w:w="644" w:type="dxa"/>
        </w:tcPr>
        <w:p w14:paraId="10976968" w14:textId="77777777" w:rsidR="002A5A99" w:rsidRPr="00A8021E" w:rsidRDefault="002A5A99"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7E2EBB">
            <w:rPr>
              <w:rFonts w:cs="Arial"/>
              <w:b w:val="0"/>
              <w:noProof/>
              <w:color w:val="auto"/>
              <w:sz w:val="22"/>
              <w:szCs w:val="22"/>
            </w:rPr>
            <w:t>98</w:t>
          </w:r>
          <w:r w:rsidRPr="00A8021E">
            <w:rPr>
              <w:rFonts w:cs="Arial"/>
              <w:b w:val="0"/>
              <w:color w:val="auto"/>
              <w:sz w:val="22"/>
              <w:szCs w:val="22"/>
            </w:rPr>
            <w:fldChar w:fldCharType="end"/>
          </w:r>
        </w:p>
      </w:tc>
      <w:tc>
        <w:tcPr>
          <w:tcW w:w="8145" w:type="dxa"/>
          <w:noWrap/>
        </w:tcPr>
        <w:p w14:paraId="1BB365DE" w14:textId="77777777" w:rsidR="002A5A99" w:rsidRPr="00A8021E" w:rsidRDefault="002A5A99"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2A5A99" w:rsidRPr="00937DB0" w:rsidRDefault="002A5A99"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A8021E" w14:paraId="5AD2EF6E" w14:textId="77777777" w:rsidTr="008E434C">
      <w:tc>
        <w:tcPr>
          <w:tcW w:w="7686" w:type="dxa"/>
        </w:tcPr>
        <w:p w14:paraId="4D903A96" w14:textId="77777777" w:rsidR="002A5A99" w:rsidRPr="00A8021E" w:rsidRDefault="002A5A99"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2A5A99" w:rsidRPr="00A8021E" w:rsidRDefault="002A5A99"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7E2EBB">
            <w:rPr>
              <w:rFonts w:cs="Arial"/>
              <w:b w:val="0"/>
              <w:noProof/>
              <w:color w:val="auto"/>
              <w:sz w:val="22"/>
              <w:szCs w:val="22"/>
            </w:rPr>
            <w:t>99</w:t>
          </w:r>
          <w:r w:rsidRPr="00A8021E">
            <w:rPr>
              <w:rFonts w:cs="Arial"/>
              <w:b w:val="0"/>
              <w:color w:val="auto"/>
              <w:sz w:val="22"/>
              <w:szCs w:val="22"/>
            </w:rPr>
            <w:fldChar w:fldCharType="end"/>
          </w:r>
        </w:p>
      </w:tc>
    </w:tr>
  </w:tbl>
  <w:p w14:paraId="69384293" w14:textId="77777777" w:rsidR="002A5A99" w:rsidRPr="003B3EB1" w:rsidRDefault="002A5A99" w:rsidP="00C139F2">
    <w:pPr>
      <w:pStyle w:val="Encabezado"/>
    </w:pPr>
  </w:p>
  <w:p w14:paraId="2E5EE5A8" w14:textId="77777777" w:rsidR="002A5A99" w:rsidRDefault="002A5A9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2A5A99" w:rsidRPr="00533AF9" w:rsidRDefault="002A5A99"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2A5A99" w:rsidRPr="006573E3" w14:paraId="5FECD261" w14:textId="77777777" w:rsidTr="00BB3C1A">
      <w:tc>
        <w:tcPr>
          <w:tcW w:w="6613" w:type="dxa"/>
        </w:tcPr>
        <w:p w14:paraId="1EB16ADD" w14:textId="77777777" w:rsidR="002A5A99" w:rsidRPr="006573E3" w:rsidRDefault="002A5A99"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2A5A99" w:rsidRPr="006573E3" w:rsidRDefault="002A5A99" w:rsidP="000C0226">
          <w:pPr>
            <w:pStyle w:val="Encabezado"/>
            <w:spacing w:after="0"/>
            <w:rPr>
              <w:rFonts w:cs="Arial"/>
              <w:b w:val="0"/>
              <w:color w:val="auto"/>
              <w:sz w:val="22"/>
              <w:szCs w:val="22"/>
            </w:rPr>
          </w:pPr>
        </w:p>
      </w:tc>
      <w:tc>
        <w:tcPr>
          <w:tcW w:w="1151" w:type="dxa"/>
          <w:noWrap/>
        </w:tcPr>
        <w:p w14:paraId="75A1EC22" w14:textId="77777777" w:rsidR="002A5A99" w:rsidRPr="006573E3" w:rsidRDefault="002A5A99"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E2EBB">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2A5A99" w:rsidRPr="00533AF9" w:rsidRDefault="002A5A99"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2A5A99" w:rsidRPr="006573E3" w14:paraId="77E51EEA" w14:textId="77777777" w:rsidTr="000C0226">
      <w:tc>
        <w:tcPr>
          <w:tcW w:w="709" w:type="dxa"/>
        </w:tcPr>
        <w:p w14:paraId="11CE1047" w14:textId="77777777" w:rsidR="002A5A99" w:rsidRPr="006573E3" w:rsidRDefault="002A5A99"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2A5A99" w:rsidRPr="006573E3" w:rsidRDefault="002A5A99"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2A5A99" w:rsidRPr="00937DB0" w:rsidRDefault="002A5A99"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2A5A99" w:rsidRPr="006573E3" w14:paraId="16586743" w14:textId="77777777" w:rsidTr="000C0226">
      <w:tc>
        <w:tcPr>
          <w:tcW w:w="7670" w:type="dxa"/>
        </w:tcPr>
        <w:p w14:paraId="0051532F" w14:textId="77777777" w:rsidR="002A5A99" w:rsidRPr="006573E3" w:rsidRDefault="002A5A99"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2A5A99" w:rsidRPr="006573E3" w:rsidRDefault="002A5A99"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E2EBB">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2A5A99" w:rsidRPr="00533AF9" w:rsidRDefault="002A5A99"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2A5A99" w:rsidRPr="006573E3" w14:paraId="4EA5E5CB" w14:textId="77777777" w:rsidTr="000C49DC">
      <w:tc>
        <w:tcPr>
          <w:tcW w:w="644" w:type="dxa"/>
        </w:tcPr>
        <w:p w14:paraId="73F4FD39" w14:textId="77777777" w:rsidR="002A5A99" w:rsidRPr="006573E3" w:rsidRDefault="002A5A99"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E2EBB">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2A5A99" w:rsidRPr="006573E3" w:rsidRDefault="002A5A99"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2A5A99" w:rsidRPr="00937DB0" w:rsidRDefault="002A5A99"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A5A99" w:rsidRPr="00A8021E" w14:paraId="2AE003A3" w14:textId="77777777" w:rsidTr="006F1C16">
      <w:tc>
        <w:tcPr>
          <w:tcW w:w="7686" w:type="dxa"/>
        </w:tcPr>
        <w:p w14:paraId="6B3536F8" w14:textId="62EFCE61" w:rsidR="002A5A99" w:rsidRPr="00A8021E" w:rsidRDefault="002A5A99"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2A5A99" w:rsidRPr="00A8021E" w:rsidRDefault="002A5A99"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7E2EBB">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2A5A99" w:rsidRPr="00533AF9" w:rsidRDefault="002A5A99"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2A5A99" w:rsidRPr="00B7079E" w:rsidRDefault="002A5A99"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3BEA"/>
    <w:rsid w:val="000312AD"/>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2413"/>
    <w:rsid w:val="00064F19"/>
    <w:rsid w:val="00076FC6"/>
    <w:rsid w:val="000777AD"/>
    <w:rsid w:val="000806B5"/>
    <w:rsid w:val="00081DEA"/>
    <w:rsid w:val="000840FB"/>
    <w:rsid w:val="00090235"/>
    <w:rsid w:val="0009091F"/>
    <w:rsid w:val="000918C8"/>
    <w:rsid w:val="0009351C"/>
    <w:rsid w:val="00093F4E"/>
    <w:rsid w:val="000948B8"/>
    <w:rsid w:val="000949F9"/>
    <w:rsid w:val="00094E59"/>
    <w:rsid w:val="0009577E"/>
    <w:rsid w:val="00096B72"/>
    <w:rsid w:val="000A0375"/>
    <w:rsid w:val="000A219F"/>
    <w:rsid w:val="000A3B29"/>
    <w:rsid w:val="000A442E"/>
    <w:rsid w:val="000A4607"/>
    <w:rsid w:val="000A4BB3"/>
    <w:rsid w:val="000A6078"/>
    <w:rsid w:val="000A7EB7"/>
    <w:rsid w:val="000B000C"/>
    <w:rsid w:val="000B09FE"/>
    <w:rsid w:val="000B1399"/>
    <w:rsid w:val="000B1921"/>
    <w:rsid w:val="000B354C"/>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D5"/>
    <w:rsid w:val="00127E23"/>
    <w:rsid w:val="00132487"/>
    <w:rsid w:val="001370CF"/>
    <w:rsid w:val="001413D9"/>
    <w:rsid w:val="001424A2"/>
    <w:rsid w:val="0014372C"/>
    <w:rsid w:val="00146752"/>
    <w:rsid w:val="001468EA"/>
    <w:rsid w:val="00150185"/>
    <w:rsid w:val="00153EF8"/>
    <w:rsid w:val="00154F3C"/>
    <w:rsid w:val="00155CEB"/>
    <w:rsid w:val="00157F62"/>
    <w:rsid w:val="00160202"/>
    <w:rsid w:val="00164113"/>
    <w:rsid w:val="00164174"/>
    <w:rsid w:val="00164EC6"/>
    <w:rsid w:val="001666F1"/>
    <w:rsid w:val="001668BF"/>
    <w:rsid w:val="00170025"/>
    <w:rsid w:val="0017362F"/>
    <w:rsid w:val="00173E37"/>
    <w:rsid w:val="00175ED5"/>
    <w:rsid w:val="00177870"/>
    <w:rsid w:val="001778B9"/>
    <w:rsid w:val="00186B69"/>
    <w:rsid w:val="00187CB1"/>
    <w:rsid w:val="00190C97"/>
    <w:rsid w:val="001915D8"/>
    <w:rsid w:val="00192CA4"/>
    <w:rsid w:val="0019342A"/>
    <w:rsid w:val="00193D54"/>
    <w:rsid w:val="00193F65"/>
    <w:rsid w:val="00193FAC"/>
    <w:rsid w:val="0019442D"/>
    <w:rsid w:val="00194847"/>
    <w:rsid w:val="001A0BBE"/>
    <w:rsid w:val="001A1B53"/>
    <w:rsid w:val="001A236F"/>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7BC5"/>
    <w:rsid w:val="00241BA2"/>
    <w:rsid w:val="0024478E"/>
    <w:rsid w:val="0024577E"/>
    <w:rsid w:val="002507EE"/>
    <w:rsid w:val="00252821"/>
    <w:rsid w:val="002537B7"/>
    <w:rsid w:val="0025574D"/>
    <w:rsid w:val="00255802"/>
    <w:rsid w:val="00256605"/>
    <w:rsid w:val="00256793"/>
    <w:rsid w:val="00257CB8"/>
    <w:rsid w:val="00257EA5"/>
    <w:rsid w:val="00263571"/>
    <w:rsid w:val="00271583"/>
    <w:rsid w:val="002728E7"/>
    <w:rsid w:val="00277FB1"/>
    <w:rsid w:val="0028037B"/>
    <w:rsid w:val="00282074"/>
    <w:rsid w:val="00282BB9"/>
    <w:rsid w:val="00285BAE"/>
    <w:rsid w:val="002865F1"/>
    <w:rsid w:val="0028786F"/>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9DB"/>
    <w:rsid w:val="002F1A0E"/>
    <w:rsid w:val="002F1E17"/>
    <w:rsid w:val="002F20C5"/>
    <w:rsid w:val="002F38FD"/>
    <w:rsid w:val="002F4CF0"/>
    <w:rsid w:val="002F4EDC"/>
    <w:rsid w:val="002F6E10"/>
    <w:rsid w:val="002F6FC5"/>
    <w:rsid w:val="002F7BC4"/>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664D"/>
    <w:rsid w:val="003369EE"/>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3AD9"/>
    <w:rsid w:val="003E0AF3"/>
    <w:rsid w:val="003E0D31"/>
    <w:rsid w:val="003E145E"/>
    <w:rsid w:val="003E2354"/>
    <w:rsid w:val="003E5756"/>
    <w:rsid w:val="003E7607"/>
    <w:rsid w:val="003E7A3A"/>
    <w:rsid w:val="003F678D"/>
    <w:rsid w:val="003F70AE"/>
    <w:rsid w:val="0040063C"/>
    <w:rsid w:val="0040068B"/>
    <w:rsid w:val="00401E41"/>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447"/>
    <w:rsid w:val="00487F41"/>
    <w:rsid w:val="00491855"/>
    <w:rsid w:val="00491D98"/>
    <w:rsid w:val="00492518"/>
    <w:rsid w:val="00494A72"/>
    <w:rsid w:val="00495E0B"/>
    <w:rsid w:val="004963DD"/>
    <w:rsid w:val="004A0F6B"/>
    <w:rsid w:val="004A4018"/>
    <w:rsid w:val="004B2D60"/>
    <w:rsid w:val="004B32B8"/>
    <w:rsid w:val="004B49ED"/>
    <w:rsid w:val="004B61F9"/>
    <w:rsid w:val="004C184C"/>
    <w:rsid w:val="004C3C91"/>
    <w:rsid w:val="004C51D7"/>
    <w:rsid w:val="004C5672"/>
    <w:rsid w:val="004D14FD"/>
    <w:rsid w:val="004D3DAB"/>
    <w:rsid w:val="004D4245"/>
    <w:rsid w:val="004D6123"/>
    <w:rsid w:val="004E2C18"/>
    <w:rsid w:val="004F20B6"/>
    <w:rsid w:val="004F2186"/>
    <w:rsid w:val="004F3340"/>
    <w:rsid w:val="004F3DF0"/>
    <w:rsid w:val="004F4155"/>
    <w:rsid w:val="004F4965"/>
    <w:rsid w:val="004F5915"/>
    <w:rsid w:val="004F5F6D"/>
    <w:rsid w:val="005010B9"/>
    <w:rsid w:val="00501CC9"/>
    <w:rsid w:val="005109B9"/>
    <w:rsid w:val="00510C50"/>
    <w:rsid w:val="00511E7A"/>
    <w:rsid w:val="00513907"/>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7272"/>
    <w:rsid w:val="005507FD"/>
    <w:rsid w:val="00552AB2"/>
    <w:rsid w:val="005540E5"/>
    <w:rsid w:val="0055470B"/>
    <w:rsid w:val="00554CBA"/>
    <w:rsid w:val="00555C92"/>
    <w:rsid w:val="0055704C"/>
    <w:rsid w:val="005572B4"/>
    <w:rsid w:val="00560156"/>
    <w:rsid w:val="00564C78"/>
    <w:rsid w:val="00570B23"/>
    <w:rsid w:val="00572959"/>
    <w:rsid w:val="005804FD"/>
    <w:rsid w:val="0058118D"/>
    <w:rsid w:val="005814A5"/>
    <w:rsid w:val="005823E0"/>
    <w:rsid w:val="00583968"/>
    <w:rsid w:val="00585C10"/>
    <w:rsid w:val="0058668E"/>
    <w:rsid w:val="00591756"/>
    <w:rsid w:val="00592B41"/>
    <w:rsid w:val="005A3E63"/>
    <w:rsid w:val="005A4E00"/>
    <w:rsid w:val="005A54F7"/>
    <w:rsid w:val="005A5625"/>
    <w:rsid w:val="005A73CD"/>
    <w:rsid w:val="005B1867"/>
    <w:rsid w:val="005B2F44"/>
    <w:rsid w:val="005B36AC"/>
    <w:rsid w:val="005B43D2"/>
    <w:rsid w:val="005C1EBF"/>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587B"/>
    <w:rsid w:val="00646306"/>
    <w:rsid w:val="00650609"/>
    <w:rsid w:val="006510B8"/>
    <w:rsid w:val="00651275"/>
    <w:rsid w:val="0065219A"/>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B007C"/>
    <w:rsid w:val="006B51C9"/>
    <w:rsid w:val="006B63C7"/>
    <w:rsid w:val="006C10D9"/>
    <w:rsid w:val="006C17EA"/>
    <w:rsid w:val="006C1AF1"/>
    <w:rsid w:val="006C2600"/>
    <w:rsid w:val="006C2C3B"/>
    <w:rsid w:val="006C2CAE"/>
    <w:rsid w:val="006C3A90"/>
    <w:rsid w:val="006C4571"/>
    <w:rsid w:val="006C7C13"/>
    <w:rsid w:val="006D0476"/>
    <w:rsid w:val="006D0DEC"/>
    <w:rsid w:val="006D3153"/>
    <w:rsid w:val="006D651A"/>
    <w:rsid w:val="006E0D9E"/>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742D"/>
    <w:rsid w:val="00714956"/>
    <w:rsid w:val="00715914"/>
    <w:rsid w:val="00717866"/>
    <w:rsid w:val="00717B80"/>
    <w:rsid w:val="00720353"/>
    <w:rsid w:val="007240D8"/>
    <w:rsid w:val="00724E0E"/>
    <w:rsid w:val="007254C7"/>
    <w:rsid w:val="00726C8F"/>
    <w:rsid w:val="00726DB2"/>
    <w:rsid w:val="007308EE"/>
    <w:rsid w:val="007411E2"/>
    <w:rsid w:val="00742962"/>
    <w:rsid w:val="0074296A"/>
    <w:rsid w:val="00743A6A"/>
    <w:rsid w:val="00743F2F"/>
    <w:rsid w:val="007452A2"/>
    <w:rsid w:val="007453EC"/>
    <w:rsid w:val="0074599A"/>
    <w:rsid w:val="00747C68"/>
    <w:rsid w:val="00752E33"/>
    <w:rsid w:val="00754E9F"/>
    <w:rsid w:val="00756EE4"/>
    <w:rsid w:val="00757A02"/>
    <w:rsid w:val="007635DF"/>
    <w:rsid w:val="007654EF"/>
    <w:rsid w:val="007660F1"/>
    <w:rsid w:val="007672F4"/>
    <w:rsid w:val="00770CD1"/>
    <w:rsid w:val="00774B35"/>
    <w:rsid w:val="0078035D"/>
    <w:rsid w:val="00780843"/>
    <w:rsid w:val="00781982"/>
    <w:rsid w:val="00781D8D"/>
    <w:rsid w:val="007834A3"/>
    <w:rsid w:val="00783D4B"/>
    <w:rsid w:val="00783E84"/>
    <w:rsid w:val="00786702"/>
    <w:rsid w:val="00790749"/>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802049"/>
    <w:rsid w:val="00803755"/>
    <w:rsid w:val="00804ACB"/>
    <w:rsid w:val="00804D23"/>
    <w:rsid w:val="0080711D"/>
    <w:rsid w:val="008079C0"/>
    <w:rsid w:val="00810A42"/>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B9A"/>
    <w:rsid w:val="00876F3B"/>
    <w:rsid w:val="00883B47"/>
    <w:rsid w:val="0088404C"/>
    <w:rsid w:val="008846B1"/>
    <w:rsid w:val="008852C0"/>
    <w:rsid w:val="008852D9"/>
    <w:rsid w:val="008852E9"/>
    <w:rsid w:val="00886C0C"/>
    <w:rsid w:val="0088710B"/>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5007"/>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7DEC"/>
    <w:rsid w:val="009316B1"/>
    <w:rsid w:val="00931C4C"/>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C8C"/>
    <w:rsid w:val="009960FF"/>
    <w:rsid w:val="00996109"/>
    <w:rsid w:val="00996BDC"/>
    <w:rsid w:val="009A5F02"/>
    <w:rsid w:val="009B1E5B"/>
    <w:rsid w:val="009B4043"/>
    <w:rsid w:val="009B6361"/>
    <w:rsid w:val="009B710F"/>
    <w:rsid w:val="009B7335"/>
    <w:rsid w:val="009B7862"/>
    <w:rsid w:val="009C66C0"/>
    <w:rsid w:val="009C72F1"/>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20F26"/>
    <w:rsid w:val="00A21134"/>
    <w:rsid w:val="00A25993"/>
    <w:rsid w:val="00A2617F"/>
    <w:rsid w:val="00A32011"/>
    <w:rsid w:val="00A33BEA"/>
    <w:rsid w:val="00A34382"/>
    <w:rsid w:val="00A35A56"/>
    <w:rsid w:val="00A36E07"/>
    <w:rsid w:val="00A36E36"/>
    <w:rsid w:val="00A37BDC"/>
    <w:rsid w:val="00A40986"/>
    <w:rsid w:val="00A4437F"/>
    <w:rsid w:val="00A51016"/>
    <w:rsid w:val="00A51660"/>
    <w:rsid w:val="00A525D1"/>
    <w:rsid w:val="00A5704C"/>
    <w:rsid w:val="00A611BF"/>
    <w:rsid w:val="00A635E7"/>
    <w:rsid w:val="00A66017"/>
    <w:rsid w:val="00A6615D"/>
    <w:rsid w:val="00A665D0"/>
    <w:rsid w:val="00A67F38"/>
    <w:rsid w:val="00A70359"/>
    <w:rsid w:val="00A72087"/>
    <w:rsid w:val="00A7378D"/>
    <w:rsid w:val="00A74593"/>
    <w:rsid w:val="00A76C38"/>
    <w:rsid w:val="00A8021E"/>
    <w:rsid w:val="00A81455"/>
    <w:rsid w:val="00A8203C"/>
    <w:rsid w:val="00A82655"/>
    <w:rsid w:val="00A82813"/>
    <w:rsid w:val="00A8335C"/>
    <w:rsid w:val="00A837B2"/>
    <w:rsid w:val="00A84643"/>
    <w:rsid w:val="00A8717A"/>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6722"/>
    <w:rsid w:val="00B3694D"/>
    <w:rsid w:val="00B400A5"/>
    <w:rsid w:val="00B448B8"/>
    <w:rsid w:val="00B44F40"/>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802D5"/>
    <w:rsid w:val="00B80BF1"/>
    <w:rsid w:val="00B81DA6"/>
    <w:rsid w:val="00B820B8"/>
    <w:rsid w:val="00B8534D"/>
    <w:rsid w:val="00B865A6"/>
    <w:rsid w:val="00B87194"/>
    <w:rsid w:val="00B924B1"/>
    <w:rsid w:val="00B935C9"/>
    <w:rsid w:val="00B94DD9"/>
    <w:rsid w:val="00B96EC8"/>
    <w:rsid w:val="00B979B6"/>
    <w:rsid w:val="00BA4F6A"/>
    <w:rsid w:val="00BA517E"/>
    <w:rsid w:val="00BA61D0"/>
    <w:rsid w:val="00BA7A03"/>
    <w:rsid w:val="00BB112A"/>
    <w:rsid w:val="00BB1A5F"/>
    <w:rsid w:val="00BB3C1A"/>
    <w:rsid w:val="00BB4823"/>
    <w:rsid w:val="00BB49B4"/>
    <w:rsid w:val="00BC1751"/>
    <w:rsid w:val="00BC1DEC"/>
    <w:rsid w:val="00BC2C6D"/>
    <w:rsid w:val="00BC408C"/>
    <w:rsid w:val="00BC4B34"/>
    <w:rsid w:val="00BC702D"/>
    <w:rsid w:val="00BD046B"/>
    <w:rsid w:val="00BD1093"/>
    <w:rsid w:val="00BD1460"/>
    <w:rsid w:val="00BD56BC"/>
    <w:rsid w:val="00BD6D4C"/>
    <w:rsid w:val="00BF2779"/>
    <w:rsid w:val="00BF4441"/>
    <w:rsid w:val="00BF5A2D"/>
    <w:rsid w:val="00BF612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4285"/>
    <w:rsid w:val="00C453E5"/>
    <w:rsid w:val="00C45E1F"/>
    <w:rsid w:val="00C50B29"/>
    <w:rsid w:val="00C512C5"/>
    <w:rsid w:val="00C532F4"/>
    <w:rsid w:val="00C544A9"/>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62F1"/>
    <w:rsid w:val="00C875C4"/>
    <w:rsid w:val="00C914A8"/>
    <w:rsid w:val="00C921CA"/>
    <w:rsid w:val="00C925FD"/>
    <w:rsid w:val="00C94BC3"/>
    <w:rsid w:val="00CA4494"/>
    <w:rsid w:val="00CA61D3"/>
    <w:rsid w:val="00CA6A2A"/>
    <w:rsid w:val="00CB0699"/>
    <w:rsid w:val="00CB2609"/>
    <w:rsid w:val="00CB3707"/>
    <w:rsid w:val="00CB3785"/>
    <w:rsid w:val="00CB4FBD"/>
    <w:rsid w:val="00CB580D"/>
    <w:rsid w:val="00CB5D25"/>
    <w:rsid w:val="00CB661A"/>
    <w:rsid w:val="00CC0096"/>
    <w:rsid w:val="00CC287E"/>
    <w:rsid w:val="00CC3D34"/>
    <w:rsid w:val="00CC403D"/>
    <w:rsid w:val="00CC47D6"/>
    <w:rsid w:val="00CC56BD"/>
    <w:rsid w:val="00CC6314"/>
    <w:rsid w:val="00CC65E6"/>
    <w:rsid w:val="00CD004D"/>
    <w:rsid w:val="00CD4E80"/>
    <w:rsid w:val="00CD5EF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10281"/>
    <w:rsid w:val="00D11308"/>
    <w:rsid w:val="00D17760"/>
    <w:rsid w:val="00D17B64"/>
    <w:rsid w:val="00D20687"/>
    <w:rsid w:val="00D208FE"/>
    <w:rsid w:val="00D23611"/>
    <w:rsid w:val="00D30CCF"/>
    <w:rsid w:val="00D34B0E"/>
    <w:rsid w:val="00D3540C"/>
    <w:rsid w:val="00D40CE2"/>
    <w:rsid w:val="00D43329"/>
    <w:rsid w:val="00D45838"/>
    <w:rsid w:val="00D54123"/>
    <w:rsid w:val="00D54966"/>
    <w:rsid w:val="00D56814"/>
    <w:rsid w:val="00D57CC6"/>
    <w:rsid w:val="00D62095"/>
    <w:rsid w:val="00D64707"/>
    <w:rsid w:val="00D64A3F"/>
    <w:rsid w:val="00D64BB9"/>
    <w:rsid w:val="00D66581"/>
    <w:rsid w:val="00D6661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3D77"/>
    <w:rsid w:val="00E06E60"/>
    <w:rsid w:val="00E10DCA"/>
    <w:rsid w:val="00E11ABB"/>
    <w:rsid w:val="00E11D68"/>
    <w:rsid w:val="00E12ACE"/>
    <w:rsid w:val="00E13EF7"/>
    <w:rsid w:val="00E14B1E"/>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5020D"/>
    <w:rsid w:val="00E51829"/>
    <w:rsid w:val="00E5365C"/>
    <w:rsid w:val="00E537BE"/>
    <w:rsid w:val="00E54704"/>
    <w:rsid w:val="00E5508B"/>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A15E6"/>
    <w:rsid w:val="00EA1FCF"/>
    <w:rsid w:val="00EA2FAD"/>
    <w:rsid w:val="00EA4125"/>
    <w:rsid w:val="00EA461E"/>
    <w:rsid w:val="00EA6225"/>
    <w:rsid w:val="00EB0D9F"/>
    <w:rsid w:val="00EB16BF"/>
    <w:rsid w:val="00EB185E"/>
    <w:rsid w:val="00EB4E3C"/>
    <w:rsid w:val="00EB5A5A"/>
    <w:rsid w:val="00EB5D6F"/>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31DC"/>
    <w:rsid w:val="00F26174"/>
    <w:rsid w:val="00F26C64"/>
    <w:rsid w:val="00F27613"/>
    <w:rsid w:val="00F27D04"/>
    <w:rsid w:val="00F42576"/>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81496"/>
    <w:rsid w:val="00F8364F"/>
    <w:rsid w:val="00F83A76"/>
    <w:rsid w:val="00F83D4E"/>
    <w:rsid w:val="00F85400"/>
    <w:rsid w:val="00F85BDC"/>
    <w:rsid w:val="00F864C1"/>
    <w:rsid w:val="00F86617"/>
    <w:rsid w:val="00F871A2"/>
    <w:rsid w:val="00F90145"/>
    <w:rsid w:val="00F92E6B"/>
    <w:rsid w:val="00F92E7C"/>
    <w:rsid w:val="00F94C7F"/>
    <w:rsid w:val="00F94E44"/>
    <w:rsid w:val="00F97CAD"/>
    <w:rsid w:val="00FA1050"/>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65D7"/>
    <w:rsid w:val="00FE666A"/>
    <w:rsid w:val="00FE7532"/>
    <w:rsid w:val="00FF20BB"/>
    <w:rsid w:val="00FF6691"/>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9.xm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0.png"/><Relationship Id="rId84" Type="http://schemas.openxmlformats.org/officeDocument/2006/relationships/hyperlink" Target="https://console.thethingsnetwork.org/mqtt-ca.pem" TargetMode="External"/><Relationship Id="rId138" Type="http://schemas.openxmlformats.org/officeDocument/2006/relationships/hyperlink" Target="http://www.bedfordstmartins.com/hacker/resdoc/history/footnotes.htm" TargetMode="External"/><Relationship Id="rId159" Type="http://schemas.openxmlformats.org/officeDocument/2006/relationships/fontTable" Target="fontTable.xml"/><Relationship Id="rId107" Type="http://schemas.openxmlformats.org/officeDocument/2006/relationships/image" Target="media/image81.png"/><Relationship Id="rId11" Type="http://schemas.openxmlformats.org/officeDocument/2006/relationships/header" Target="header3.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1.png"/><Relationship Id="rId128" Type="http://schemas.openxmlformats.org/officeDocument/2006/relationships/hyperlink" Target="http://www.apastyle.org/" TargetMode="External"/><Relationship Id="rId149" Type="http://schemas.openxmlformats.org/officeDocument/2006/relationships/hyperlink" Target="https://www.hwlibre.com/mqtt/" TargetMode="External"/><Relationship Id="rId5" Type="http://schemas.openxmlformats.org/officeDocument/2006/relationships/webSettings" Target="webSettings.xml"/><Relationship Id="rId95" Type="http://schemas.openxmlformats.org/officeDocument/2006/relationships/image" Target="media/image69.png"/><Relationship Id="rId160" Type="http://schemas.openxmlformats.org/officeDocument/2006/relationships/theme" Target="theme/theme1.xml"/><Relationship Id="rId22" Type="http://schemas.openxmlformats.org/officeDocument/2006/relationships/image" Target="media/image6.png"/><Relationship Id="rId43" Type="http://schemas.openxmlformats.org/officeDocument/2006/relationships/image" Target="media/image23.png"/><Relationship Id="rId64" Type="http://schemas.openxmlformats.org/officeDocument/2006/relationships/image" Target="media/image41.png"/><Relationship Id="rId118" Type="http://schemas.openxmlformats.org/officeDocument/2006/relationships/header" Target="header20.xml"/><Relationship Id="rId139" Type="http://schemas.openxmlformats.org/officeDocument/2006/relationships/hyperlink" Target="http://www.bedfordstmartins.com/online/cite7.html" TargetMode="External"/><Relationship Id="rId80" Type="http://schemas.openxmlformats.org/officeDocument/2006/relationships/image" Target="media/image57.png"/><Relationship Id="rId85" Type="http://schemas.openxmlformats.org/officeDocument/2006/relationships/image" Target="media/image60.png"/><Relationship Id="rId150" Type="http://schemas.openxmlformats.org/officeDocument/2006/relationships/hyperlink" Target="http://www.lilygo.cn/about.aspx?TypeId=1&amp;FId=t1:1:1" TargetMode="External"/><Relationship Id="rId155" Type="http://schemas.openxmlformats.org/officeDocument/2006/relationships/hyperlink" Target="https://www.arduino.cc/en/Guide/Introduction" TargetMode="External"/><Relationship Id="rId12" Type="http://schemas.openxmlformats.org/officeDocument/2006/relationships/image" Target="media/image2.png"/><Relationship Id="rId17" Type="http://schemas.openxmlformats.org/officeDocument/2006/relationships/header" Target="header7.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6.png"/><Relationship Id="rId103" Type="http://schemas.openxmlformats.org/officeDocument/2006/relationships/image" Target="media/image77.png"/><Relationship Id="rId108" Type="http://schemas.openxmlformats.org/officeDocument/2006/relationships/image" Target="media/image82.jpeg"/><Relationship Id="rId124" Type="http://schemas.openxmlformats.org/officeDocument/2006/relationships/header" Target="header26.xml"/><Relationship Id="rId129" Type="http://schemas.openxmlformats.org/officeDocument/2006/relationships/hyperlink" Target="http://biblioteca.udg.es/info_general/Guies/Cites/citar_llibres.asp" TargetMode="External"/><Relationship Id="rId54" Type="http://schemas.openxmlformats.org/officeDocument/2006/relationships/image" Target="media/image34.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hyperlink" Target="http://www.liunet.edu/cwis/cwp/library/workshop/citchi.htm" TargetMode="External"/><Relationship Id="rId145" Type="http://schemas.openxmlformats.org/officeDocument/2006/relationships/hyperlink" Target="http://www.steves-internet-guide.com/mqtt-works/"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header" Target="header10.xml"/><Relationship Id="rId49" Type="http://schemas.openxmlformats.org/officeDocument/2006/relationships/image" Target="media/image29.png"/><Relationship Id="rId114" Type="http://schemas.openxmlformats.org/officeDocument/2006/relationships/header" Target="header16.xml"/><Relationship Id="rId119" Type="http://schemas.openxmlformats.org/officeDocument/2006/relationships/header" Target="header21.xml"/><Relationship Id="rId44" Type="http://schemas.openxmlformats.org/officeDocument/2006/relationships/image" Target="media/image24.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image" Target="media/image61.png"/><Relationship Id="rId130" Type="http://schemas.openxmlformats.org/officeDocument/2006/relationships/hyperlink" Target="http://www.liunet.edu/cwis/cwp/library/workshop/citapa.htm" TargetMode="External"/><Relationship Id="rId135" Type="http://schemas.openxmlformats.org/officeDocument/2006/relationships/hyperlink" Target="http://www.nlm.nih.gov" TargetMode="External"/><Relationship Id="rId151" Type="http://schemas.openxmlformats.org/officeDocument/2006/relationships/hyperlink" Target="https://thenewstack.io/10-diy-development-boards-iot-prototyping/" TargetMode="External"/><Relationship Id="rId156" Type="http://schemas.openxmlformats.org/officeDocument/2006/relationships/image" Target="media/image87.jpeg"/><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9.png"/><Relationship Id="rId109" Type="http://schemas.openxmlformats.org/officeDocument/2006/relationships/image" Target="media/image83.jpeg"/><Relationship Id="rId34" Type="http://schemas.openxmlformats.org/officeDocument/2006/relationships/image" Target="media/image14.jpeg"/><Relationship Id="rId50" Type="http://schemas.openxmlformats.org/officeDocument/2006/relationships/image" Target="media/image30.png"/><Relationship Id="rId55" Type="http://schemas.openxmlformats.org/officeDocument/2006/relationships/header" Target="header13.xml"/><Relationship Id="rId76" Type="http://schemas.openxmlformats.org/officeDocument/2006/relationships/image" Target="media/image53.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header" Target="header22.xml"/><Relationship Id="rId125" Type="http://schemas.openxmlformats.org/officeDocument/2006/relationships/header" Target="header27.xml"/><Relationship Id="rId141" Type="http://schemas.openxmlformats.org/officeDocument/2006/relationships/hyperlink" Target="http://www." TargetMode="External"/><Relationship Id="rId146" Type="http://schemas.openxmlformats.org/officeDocument/2006/relationships/hyperlink" Target="https://www.dragino.com/about/about.html" TargetMode="Externa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image" Target="media/image8.png"/><Relationship Id="rId40" Type="http://schemas.openxmlformats.org/officeDocument/2006/relationships/image" Target="media/image20.jpeg"/><Relationship Id="rId45" Type="http://schemas.openxmlformats.org/officeDocument/2006/relationships/image" Target="media/image25.png"/><Relationship Id="rId66" Type="http://schemas.openxmlformats.org/officeDocument/2006/relationships/image" Target="media/image43.png"/><Relationship Id="rId87" Type="http://schemas.openxmlformats.org/officeDocument/2006/relationships/image" Target="media/image62.png"/><Relationship Id="rId110" Type="http://schemas.openxmlformats.org/officeDocument/2006/relationships/hyperlink" Target="https://github.com/xetorthio/kmeans" TargetMode="External"/><Relationship Id="rId115" Type="http://schemas.openxmlformats.org/officeDocument/2006/relationships/header" Target="header17.xml"/><Relationship Id="rId131" Type="http://schemas.openxmlformats.org/officeDocument/2006/relationships/hyperlink" Target="http://libweb.anglia.ac.uk/referencing/harvard.htm" TargetMode="External"/><Relationship Id="rId136" Type="http://schemas.openxmlformats.org/officeDocument/2006/relationships/hyperlink" Target="http://www.nlm.nih.gov/pubs/formats/recommendedformats.html" TargetMode="External"/><Relationship Id="rId157" Type="http://schemas.openxmlformats.org/officeDocument/2006/relationships/header" Target="header28.xml"/><Relationship Id="rId61" Type="http://schemas.openxmlformats.org/officeDocument/2006/relationships/image" Target="media/image38.png"/><Relationship Id="rId82" Type="http://schemas.openxmlformats.org/officeDocument/2006/relationships/image" Target="media/image59.png"/><Relationship Id="rId152" Type="http://schemas.openxmlformats.org/officeDocument/2006/relationships/hyperlink" Target="https://naylampmechatronics.com/blog/18_Tutorial-M%C3%B3dulo-GPS-con-Arduino.html" TargetMode="Externa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header" Target="header12.xml"/><Relationship Id="rId35" Type="http://schemas.openxmlformats.org/officeDocument/2006/relationships/image" Target="media/image15.jpeg"/><Relationship Id="rId56" Type="http://schemas.openxmlformats.org/officeDocument/2006/relationships/header" Target="header14.xml"/><Relationship Id="rId77" Type="http://schemas.openxmlformats.org/officeDocument/2006/relationships/image" Target="media/image54.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hyperlink" Target="http://healthlinks.washington.edu/hsl/styleguides/ama.htm" TargetMode="External"/><Relationship Id="rId147" Type="http://schemas.openxmlformats.org/officeDocument/2006/relationships/hyperlink" Target="https://www.dragino.com/products/lora-lorawan-end-node/item/161-ldds75.html" TargetMode="Externa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9.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header" Target="header23.xml"/><Relationship Id="rId142" Type="http://schemas.openxmlformats.org/officeDocument/2006/relationships/hyperlink" Target="http://www.fisterra.com/recursos_web/mbe/vancouver.asp" TargetMode="Externa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6.png"/><Relationship Id="rId67" Type="http://schemas.openxmlformats.org/officeDocument/2006/relationships/image" Target="media/image44.png"/><Relationship Id="rId116" Type="http://schemas.openxmlformats.org/officeDocument/2006/relationships/header" Target="header18.xml"/><Relationship Id="rId137" Type="http://schemas.openxmlformats.org/officeDocument/2006/relationships/hyperlink" Target="http://www.chicagomanualofstyle.org/" TargetMode="External"/><Relationship Id="rId158" Type="http://schemas.openxmlformats.org/officeDocument/2006/relationships/header" Target="header29.xm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39.png"/><Relationship Id="rId83" Type="http://schemas.openxmlformats.org/officeDocument/2006/relationships/hyperlink" Target="https://mosquitto.org/download/" TargetMode="External"/><Relationship Id="rId88" Type="http://schemas.openxmlformats.org/officeDocument/2006/relationships/hyperlink" Target="https://github.com/TheThingsNetwork/java-app-sdk" TargetMode="External"/><Relationship Id="rId111" Type="http://schemas.openxmlformats.org/officeDocument/2006/relationships/image" Target="media/image84.png"/><Relationship Id="rId132" Type="http://schemas.openxmlformats.org/officeDocument/2006/relationships/hyperlink" Target="http://www.mla.org/" TargetMode="External"/><Relationship Id="rId153" Type="http://schemas.openxmlformats.org/officeDocument/2006/relationships/hyperlink" Target="https://www.newieventures.com.au/blogtext/2018/2/26/lorawan-otaa-or-abp" TargetMode="External"/><Relationship Id="rId15" Type="http://schemas.openxmlformats.org/officeDocument/2006/relationships/header" Target="header5.xml"/><Relationship Id="rId36" Type="http://schemas.openxmlformats.org/officeDocument/2006/relationships/image" Target="media/image16.png"/><Relationship Id="rId57" Type="http://schemas.openxmlformats.org/officeDocument/2006/relationships/header" Target="header15.xml"/><Relationship Id="rId106" Type="http://schemas.openxmlformats.org/officeDocument/2006/relationships/image" Target="media/image80.png"/><Relationship Id="rId127" Type="http://schemas.openxmlformats.org/officeDocument/2006/relationships/hyperlink" Target="http://www.liunet.edu/cwis/cwp/library/workshop/citama.htm" TargetMode="External"/><Relationship Id="rId10" Type="http://schemas.openxmlformats.org/officeDocument/2006/relationships/header" Target="header2.xml"/><Relationship Id="rId31" Type="http://schemas.openxmlformats.org/officeDocument/2006/relationships/footer" Target="footer1.xml"/><Relationship Id="rId52" Type="http://schemas.openxmlformats.org/officeDocument/2006/relationships/image" Target="media/image32.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header" Target="header24.xml"/><Relationship Id="rId143" Type="http://schemas.openxmlformats.org/officeDocument/2006/relationships/hyperlink" Target="https://store.arduino.cc/arduino-uno-rev3" TargetMode="External"/><Relationship Id="rId148" Type="http://schemas.openxmlformats.org/officeDocument/2006/relationships/hyperlink" Target="https://www.dragino.com/products/lora-lorawan-gateway/item/135-lg02.html"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27.png"/><Relationship Id="rId68" Type="http://schemas.openxmlformats.org/officeDocument/2006/relationships/image" Target="media/image45.png"/><Relationship Id="rId89" Type="http://schemas.openxmlformats.org/officeDocument/2006/relationships/image" Target="media/image63.png"/><Relationship Id="rId112" Type="http://schemas.openxmlformats.org/officeDocument/2006/relationships/image" Target="media/image85.jpeg"/><Relationship Id="rId133" Type="http://schemas.openxmlformats.org/officeDocument/2006/relationships/hyperlink" Target="http://biblioteca.udg.es/info_general/Guies/Cites/MLA.asp" TargetMode="External"/><Relationship Id="rId154" Type="http://schemas.openxmlformats.org/officeDocument/2006/relationships/hyperlink" Target="http://alexvolov.com/2016/06/amqp/" TargetMode="External"/><Relationship Id="rId16" Type="http://schemas.openxmlformats.org/officeDocument/2006/relationships/header" Target="header6.xml"/><Relationship Id="rId37" Type="http://schemas.openxmlformats.org/officeDocument/2006/relationships/image" Target="media/image17.jpeg"/><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6.png"/><Relationship Id="rId123" Type="http://schemas.openxmlformats.org/officeDocument/2006/relationships/header" Target="header25.xml"/><Relationship Id="rId144" Type="http://schemas.openxmlformats.org/officeDocument/2006/relationships/hyperlink" Target="https://dzone.com/articles/coap-protocol-step-by-step-guide" TargetMode="External"/><Relationship Id="rId90" Type="http://schemas.openxmlformats.org/officeDocument/2006/relationships/image" Target="media/image64.png"/><Relationship Id="rId27" Type="http://schemas.openxmlformats.org/officeDocument/2006/relationships/image" Target="media/image11.png"/><Relationship Id="rId48" Type="http://schemas.openxmlformats.org/officeDocument/2006/relationships/image" Target="media/image28.jpeg"/><Relationship Id="rId69" Type="http://schemas.openxmlformats.org/officeDocument/2006/relationships/image" Target="media/image46.png"/><Relationship Id="rId113" Type="http://schemas.openxmlformats.org/officeDocument/2006/relationships/image" Target="media/image86.png"/><Relationship Id="rId134" Type="http://schemas.openxmlformats.org/officeDocument/2006/relationships/hyperlink" Target="http://www.liunet.edu/cwis/cwp/library/workshop/citmla.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849F6E-975B-4AC3-8D47-04E876B09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9</TotalTime>
  <Pages>115</Pages>
  <Words>23142</Words>
  <Characters>127285</Characters>
  <Application>Microsoft Office Word</Application>
  <DocSecurity>0</DocSecurity>
  <Lines>1060</Lines>
  <Paragraphs>300</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150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149</cp:revision>
  <cp:lastPrinted>2020-06-05T19:45:00Z</cp:lastPrinted>
  <dcterms:created xsi:type="dcterms:W3CDTF">2020-06-05T17:10:00Z</dcterms:created>
  <dcterms:modified xsi:type="dcterms:W3CDTF">2020-10-1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